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384D1C3" w14:textId="762C8E3D" w:rsidR="00502D23" w:rsidRDefault="007D26A3" w:rsidP="00452923">
      <w:pPr>
        <w:pStyle w:val="Heading1"/>
      </w:pPr>
      <w:r>
        <w:t>Predicting bacterial growth conditions from mRNA and protein abundances.</w:t>
      </w:r>
      <w:r w:rsidR="0036423C">
        <w:t xml:space="preserve"> </w:t>
      </w:r>
    </w:p>
    <w:p w14:paraId="4B73D7E6" w14:textId="52F0BF17" w:rsidR="00A11527" w:rsidRPr="00542C1B" w:rsidRDefault="00A11527" w:rsidP="00D03B5A">
      <w:r w:rsidRPr="00542C1B">
        <w:t>Mehmet U. Caglar</w:t>
      </w:r>
      <w:r w:rsidR="002E584D" w:rsidRPr="00D03B5A">
        <w:rPr>
          <w:vertAlign w:val="superscript"/>
        </w:rPr>
        <w:t>1, 2, 3</w:t>
      </w:r>
      <w:r w:rsidR="00ED05E0" w:rsidRPr="00542C1B">
        <w:t xml:space="preserve">, </w:t>
      </w:r>
      <w:r w:rsidRPr="00542C1B">
        <w:t>Claus O. Wilke</w:t>
      </w:r>
      <w:r w:rsidR="002E584D" w:rsidRPr="00D03B5A">
        <w:rPr>
          <w:vertAlign w:val="superscript"/>
        </w:rPr>
        <w:t>3, 4, 5</w:t>
      </w:r>
      <w:r w:rsidR="002E584D" w:rsidRPr="002E584D">
        <w:t>*</w:t>
      </w:r>
    </w:p>
    <w:p w14:paraId="21FEEA6B" w14:textId="77777777" w:rsidR="00A11527" w:rsidRDefault="00A11527" w:rsidP="00A11527"/>
    <w:p w14:paraId="1AE24159" w14:textId="22E2C0E1" w:rsidR="007278D7" w:rsidRDefault="002E584D" w:rsidP="00A11527">
      <w:r w:rsidRPr="002E584D">
        <w:rPr>
          <w:vertAlign w:val="superscript"/>
        </w:rPr>
        <w:t>1</w:t>
      </w:r>
      <w:r w:rsidRPr="002E584D">
        <w:t>Department of Integrative Biology</w:t>
      </w:r>
      <w:r>
        <w:t>, The University of Texas at Austin</w:t>
      </w:r>
      <w:r w:rsidR="0014794F">
        <w:t>, Austin, Texas, USA</w:t>
      </w:r>
    </w:p>
    <w:p w14:paraId="3C034515" w14:textId="0D2B7EAC" w:rsidR="002E584D" w:rsidRDefault="002E584D" w:rsidP="00A11527">
      <w:r w:rsidRPr="002E584D">
        <w:rPr>
          <w:vertAlign w:val="superscript"/>
        </w:rPr>
        <w:t>2</w:t>
      </w:r>
      <w:r>
        <w:t>Center for Computational Biology and Bioinformatics, The University of Texas at Austin</w:t>
      </w:r>
      <w:r w:rsidR="0014794F">
        <w:t>, Austin, Texas, USA</w:t>
      </w:r>
    </w:p>
    <w:p w14:paraId="2428490B" w14:textId="58A74B0C" w:rsidR="002E584D" w:rsidRDefault="002E584D" w:rsidP="00A11527">
      <w:r w:rsidRPr="002E584D">
        <w:rPr>
          <w:vertAlign w:val="superscript"/>
        </w:rPr>
        <w:t>3</w:t>
      </w:r>
      <w:r>
        <w:t>Institute for Cellular and Molecular Biology, The University of Texas at Austin</w:t>
      </w:r>
      <w:r w:rsidR="0014794F">
        <w:t>, Austin, Texas, USA</w:t>
      </w:r>
    </w:p>
    <w:p w14:paraId="6EB8ACEF" w14:textId="24F6FEE7" w:rsidR="002E584D" w:rsidRDefault="002E584D" w:rsidP="00A11527">
      <w:r w:rsidRPr="002E584D">
        <w:rPr>
          <w:vertAlign w:val="superscript"/>
        </w:rPr>
        <w:t>4</w:t>
      </w:r>
      <w:r>
        <w:t>Center for Systems and Synthetic Biology, The University of Texas at Austin</w:t>
      </w:r>
      <w:r w:rsidR="0014794F">
        <w:t>, Austin, Texas, USA</w:t>
      </w:r>
    </w:p>
    <w:p w14:paraId="54C7F77E" w14:textId="329D9AD7" w:rsidR="002E584D" w:rsidRDefault="002E584D" w:rsidP="00A11527">
      <w:r w:rsidRPr="002E584D">
        <w:rPr>
          <w:vertAlign w:val="superscript"/>
        </w:rPr>
        <w:t>5</w:t>
      </w:r>
      <w:r>
        <w:t>Department of Molecular Biosciences, The University of Texas at Austin</w:t>
      </w:r>
      <w:r w:rsidR="0014794F">
        <w:t>, Austin, Texas, USA</w:t>
      </w:r>
    </w:p>
    <w:p w14:paraId="3974D451" w14:textId="32507B5E" w:rsidR="002E584D" w:rsidRDefault="002E584D" w:rsidP="00A11527"/>
    <w:p w14:paraId="12A94C43" w14:textId="38D7FCC2" w:rsidR="002E584D" w:rsidRPr="002E584D" w:rsidRDefault="002E584D" w:rsidP="002E584D">
      <w:r>
        <w:t>*Corresponding author:</w:t>
      </w:r>
      <w:r w:rsidR="00AB3B3E">
        <w:t xml:space="preserve"> </w:t>
      </w:r>
      <w:hyperlink r:id="rId8" w:history="1">
        <w:r w:rsidRPr="002E584D">
          <w:rPr>
            <w:rStyle w:val="Hyperlink"/>
          </w:rPr>
          <w:t>wilke@austin.utexas.edu</w:t>
        </w:r>
      </w:hyperlink>
      <w:r>
        <w:t xml:space="preserve"> (COW)</w:t>
      </w:r>
    </w:p>
    <w:p w14:paraId="59538896" w14:textId="74ABD0EF" w:rsidR="002E584D" w:rsidRDefault="002E584D" w:rsidP="00A11527"/>
    <w:p w14:paraId="0513A634" w14:textId="77777777" w:rsidR="0014794F" w:rsidRPr="00A11527" w:rsidRDefault="0014794F" w:rsidP="00A11527"/>
    <w:p w14:paraId="3ACBFCE5" w14:textId="11566B06" w:rsidR="00E44657" w:rsidRDefault="00E44657" w:rsidP="008C0D13">
      <w:pPr>
        <w:pStyle w:val="Heading2"/>
        <w:tabs>
          <w:tab w:val="left" w:pos="2172"/>
        </w:tabs>
      </w:pPr>
      <w:r>
        <w:t>Abstract</w:t>
      </w:r>
      <w:r w:rsidR="008C0D13">
        <w:tab/>
      </w:r>
    </w:p>
    <w:p w14:paraId="437EA5AE" w14:textId="2DC09F73" w:rsidR="00586C8F" w:rsidRPr="0037061B" w:rsidRDefault="00CE42D7" w:rsidP="00586C8F">
      <w:r>
        <w:t xml:space="preserve">Predicting bacterial phenotype from external perturbations is a </w:t>
      </w:r>
      <w:r w:rsidR="0037061B">
        <w:t xml:space="preserve">problem investigated many times; on the other hand, the question of predicting external conditions by using phenotype is not investigated much. Here we use a </w:t>
      </w:r>
      <w:proofErr w:type="gramStart"/>
      <w:r w:rsidR="0037061B" w:rsidRPr="0037061B">
        <w:rPr>
          <w:i/>
        </w:rPr>
        <w:t>E.coli</w:t>
      </w:r>
      <w:proofErr w:type="gramEnd"/>
      <w:r w:rsidR="0037061B">
        <w:rPr>
          <w:i/>
        </w:rPr>
        <w:t xml:space="preserve"> </w:t>
      </w:r>
      <w:r w:rsidR="0037061B">
        <w:t xml:space="preserve">transcriptomic and proteomic dataset to </w:t>
      </w:r>
      <w:r w:rsidR="00341FB1">
        <w:t>pr</w:t>
      </w:r>
      <w:r w:rsidR="000C6022">
        <w:t>e</w:t>
      </w:r>
      <w:r w:rsidR="00341FB1">
        <w:t xml:space="preserve">dict the growth conditions. Our findings indicate that we can </w:t>
      </w:r>
      <w:r w:rsidR="000C6022">
        <w:t>make far from random predictions related with carbon source, salt levels and growth phase of the bacteria from both transcriptome and proteome data. We can also predict multiple conditions for a sample up</w:t>
      </w:r>
      <w:r w:rsidR="00663679">
        <w:t xml:space="preserve"> </w:t>
      </w:r>
      <w:r w:rsidR="000C6022">
        <w:t>to 75% accuracy. There is a small synergistic effect related with combining transcriptome and proteome data</w:t>
      </w:r>
      <w:r w:rsidR="00663679">
        <w:t>. It is also possible to make predictions for continuous parameters like the time that the sample was taken and salt concentrations.</w:t>
      </w:r>
      <w:r w:rsidR="00844A56">
        <w:t xml:space="preserve"> The analysis indicates 2 clear signals exponential data have a higher predictive value and combining mRNA and protein data results in a small but consistent increase in prediction power independent of the machine learning model used.  </w:t>
      </w:r>
    </w:p>
    <w:p w14:paraId="378A6BC5" w14:textId="77777777" w:rsidR="009E1177" w:rsidRDefault="009E1177" w:rsidP="00E44657"/>
    <w:p w14:paraId="675C5B46" w14:textId="77777777" w:rsidR="00270FF3" w:rsidRPr="00E44657" w:rsidRDefault="00270FF3" w:rsidP="00E44657"/>
    <w:p w14:paraId="180EC882" w14:textId="438CADB4" w:rsidR="001D0D08" w:rsidRDefault="00AE1031" w:rsidP="001762FB">
      <w:pPr>
        <w:pStyle w:val="Heading2"/>
      </w:pPr>
      <w:r>
        <w:t>Introduction</w:t>
      </w:r>
    </w:p>
    <w:p w14:paraId="4661D5D9" w14:textId="77777777" w:rsidR="001D0D08" w:rsidRDefault="001D0D08" w:rsidP="00C31204"/>
    <w:p w14:paraId="13415711" w14:textId="542E258C" w:rsidR="002E09F1" w:rsidRDefault="001D0D08" w:rsidP="00DB2CD6">
      <w:pPr>
        <w:rPr>
          <w:color w:val="A6A6A6" w:themeColor="background1" w:themeShade="A6"/>
        </w:rPr>
      </w:pPr>
      <w:r>
        <w:t xml:space="preserve">Figure out the changes in the organisms as response to external conditions is a big challenge. </w:t>
      </w:r>
      <w:commentRangeStart w:id="0"/>
      <w:r>
        <w:t xml:space="preserve">This problem has two distinct sides the first and very well investigated question asks whether we can predict the changes in the organism with respect to external conditions, on the other side the inverse problem which was not investigated that much asks the opposite question whether we can predict the growth conditions can be predicted by using </w:t>
      </w:r>
      <w:r w:rsidR="00FE3C07">
        <w:t>information from the cell is not investigated that much.</w:t>
      </w:r>
      <w:commentRangeEnd w:id="0"/>
      <w:r w:rsidR="009156E8">
        <w:rPr>
          <w:rStyle w:val="CommentReference"/>
        </w:rPr>
        <w:commentReference w:id="0"/>
      </w:r>
      <w:r w:rsidR="00FE3C07">
        <w:t xml:space="preserve"> </w:t>
      </w:r>
    </w:p>
    <w:p w14:paraId="2C643536" w14:textId="77777777" w:rsidR="00DB2CD6" w:rsidRPr="00DB2CD6" w:rsidRDefault="00DB2CD6" w:rsidP="00DB2CD6">
      <w:pPr>
        <w:rPr>
          <w:color w:val="A6A6A6" w:themeColor="background1" w:themeShade="A6"/>
        </w:rPr>
      </w:pPr>
    </w:p>
    <w:p w14:paraId="6F1B99DA" w14:textId="7DB78489" w:rsidR="002E09F1" w:rsidRDefault="002E09F1" w:rsidP="00C31204">
      <w:r>
        <w:t xml:space="preserve">Another challenge is to </w:t>
      </w:r>
      <w:r w:rsidR="00916A56">
        <w:t>build</w:t>
      </w:r>
      <w:r>
        <w:t xml:space="preserve"> the link between external conditions and cell content by using </w:t>
      </w:r>
      <w:r w:rsidR="00B041F0">
        <w:t>multiple layers of genomic data.</w:t>
      </w:r>
      <w:r w:rsidR="002E0429">
        <w:t xml:space="preserve"> </w:t>
      </w:r>
      <w:r w:rsidR="00B041F0">
        <w:t>A</w:t>
      </w:r>
      <w:r w:rsidR="002E0429">
        <w:t xml:space="preserve">dding more layers </w:t>
      </w:r>
      <w:r w:rsidR="00916A56">
        <w:t>supposed to</w:t>
      </w:r>
      <w:r w:rsidR="002E0429">
        <w:t xml:space="preserve"> give better outcomes</w:t>
      </w:r>
      <w:r w:rsidR="00B13E30">
        <w:t xml:space="preserve"> </w:t>
      </w:r>
      <w:r w:rsidR="002E0429">
        <w:t xml:space="preserve"> </w:t>
      </w:r>
      <w:r w:rsidR="00916A56">
        <w:t>but there are multiple challenges based on biases of distinct methods used to collect information</w:t>
      </w:r>
      <w:r w:rsidR="00D13B45">
        <w:t xml:space="preserve"> </w:t>
      </w:r>
      <w:r w:rsidR="00D13B45">
        <w:fldChar w:fldCharType="begin"/>
      </w:r>
      <w:r w:rsidR="004C645B">
        <w:instrText xml:space="preserve"> ADDIN ZOTERO_ITEM CSL_CITATION {"citationID":"v5vi29jhj","properties":{"formattedCitation":"{\\rtf \\super 1\\nosupersub{}}","plainCitation":"1"},"citationItems":[{"id":307,"uris":["http://zotero.org/users/local/FOPKHRFW/items/FJANZRZX"],"uri":["http://zotero.org/users/local/FOPKHRFW/items/FJANZRZX"],"itemData":{"id":307,"type":"article-journal","title":"Multi-omics integration accurately predicts cellular state in unexplored conditions for Escherichia coli","container-title":"Nature Communications","volume":"7","source":"www.readcube.com","abstract":"A significant obstacle in training predictive cell models is the lack of integrated data sources. We develop semi-supervised normalization pipelines and perform experimental characterization (growth, transcriptional, proteome) to create Ecomics, a consistent, quality-controlled multi-omics compendium for Escherichia coli with cohesive meta-data information. We then use this resource to train a multi-scale model that integrates four omics layers to predict genome-wide concentrations and growth dynamics. The genetic and environmental ontology reconstructed from the omics data is substantially different and complementary to the genetic and chemical ontologies. The integration of different layers confers an incremental increase in the prediction performance, as does the information about the known gene regulatory and protein-protein interactions. The predictive performance of the model ranges from 0.54 to 0.87 for the various omics layers, which far exceeds various baselines. This work provides an integrative framework of omics-driven predictive modelling that is broadly applicable to guide biological discovery.","URL":"http://www.readcube.com/articles/10.1038/ncomms13090","DOI":"10.1038/ncomms13090","author":[{"family":"Kim","given":"Minseung"},{"family":"Rai","given":"Navneet"},{"family":"Zorraquino","given":"Violeta"},{"family":"Tagkopoulos","given":"Ilias"}],"issued":{"date-parts":[["2016"]]},"accessed":{"date-parts":[["2017",1,17]]}},"label":"page"}],"schema":"https://github.com/citation-style-language/schema/raw/master/csl-citation.json"} </w:instrText>
      </w:r>
      <w:r w:rsidR="00D13B45">
        <w:fldChar w:fldCharType="separate"/>
      </w:r>
      <w:r w:rsidR="004C645B" w:rsidRPr="004C645B">
        <w:rPr>
          <w:rFonts w:ascii="Calibri" w:eastAsia="Times New Roman" w:cs="Times New Roman"/>
          <w:vertAlign w:val="superscript"/>
        </w:rPr>
        <w:t>1</w:t>
      </w:r>
      <w:r w:rsidR="00D13B45">
        <w:fldChar w:fldCharType="end"/>
      </w:r>
      <w:r w:rsidR="00916A56">
        <w:t xml:space="preserve"> </w:t>
      </w:r>
      <w:r w:rsidR="00916A56">
        <w:lastRenderedPageBreak/>
        <w:t xml:space="preserve">from different </w:t>
      </w:r>
      <w:r w:rsidR="003A7B7E">
        <w:t>o</w:t>
      </w:r>
      <w:r w:rsidR="00916A56">
        <w:t>mics layers and biases related with batches which are inevitable</w:t>
      </w:r>
      <w:r w:rsidR="005A1491">
        <w:t xml:space="preserve"> </w:t>
      </w:r>
      <w:r w:rsidR="005A1491">
        <w:fldChar w:fldCharType="begin"/>
      </w:r>
      <w:r w:rsidR="004C645B">
        <w:instrText xml:space="preserve"> ADDIN ZOTERO_ITEM CSL_CITATION {"citationID":"46s9oc5lq","properties":{"formattedCitation":"{\\rtf \\super 2,3\\nosupersub{}}","plainCitation":"2,3"},"citationItems":[{"id":207,"uris":["http://zotero.org/users/local/FOPKHRFW/items/4CXWWNUI"],"uri":["http://zotero.org/users/local/FOPKHRFW/items/4CXWWNUI"],"itemData":{"id":207,"type":"article-journal","title":"Tackling the widespread and critical impact of batch effects in high-throughput data","container-title":"Nature reviews. Genetics","volume":"11","issue":"10","source":"PubMed Central","abstract":"High-throughput technologies are widely used, for example to assay genetic variants, gene and protein expression, and epigenetic modifications. One often overlooked complication with such studies is batch effects, which occur because measurements are affected by laboratory conditions, reagent lots and personnel differences. This becomes a major problem when batch effects are correlated with an outcome of interest and lead to incorrect conclusions. Using both published studies and our own analyses, we argue that batch effects (as well as other technical and biological artefacts) are widespread and critical to address. We review experimental and computational approaches for doing so.","URL":"http://www.ncbi.nlm.nih.gov/pmc/articles/PMC3880143/","DOI":"10.1038/nrg2825","ISSN":"1471-0056","note":"PMID: 20838408\nPMCID: PMC3880143","journalAbbreviation":"Nat Rev Genet","author":[{"family":"Leek","given":"Jeffrey T."},{"family":"Scharpf","given":"Robert B."},{"family":"Bravo","given":"Héctor Corrada"},{"family":"Simcha","given":"David"},{"family":"Langmead","given":"Benjamin"},{"family":"Johnson","given":"W. Evan"},{"family":"Geman","given":"Donald"},{"family":"Baggerly","given":"Keith"},{"family":"Irizarry","given":"Rafael A."}],"issued":{"date-parts":[["2010",10]]},"accessed":{"date-parts":[["2016",8,4]]}},"label":"page"},{"id":376,"uris":["http://zotero.org/users/local/FOPKHRFW/items/AQVQ93PB"],"uri":["http://zotero.org/users/local/FOPKHRFW/items/AQVQ93PB"],"itemData":{"id":376,"type":"article-journal","title":"A multilevel model to address batch effects in copy number estimation using SNP arrays","container-title":"Biostatistics (Oxford, England)","page":"33-50","volume":"12","issue":"1","source":"PubMed","abstract":"Submicroscopic changes in chromosomal DNA copy number dosage are common and have been implicated in many heritable diseases and cancers. Recent high-throughput technologies have a resolution that permits the detection of segmental changes in DNA copy number that span thousands of base pairs in the genome. Genomewide association studies (GWAS) may simultaneously screen for copy number phenotype and single nucleotide polymorphism (SNP) phenotype associations as part of the analytic strategy. However, genomewide array analyses are particularly susceptible to batch effects as the logistics of preparing DNA and processing thousands of arrays often involves multiple laboratories and technicians, or changes over calendar time to the reagents and laboratory equipment. Failure to adjust for batch effects can lead to incorrect inference and requires inefficient post hoc quality control procedures to exclude regions that are associated with batch. Our work extends previous model-based approaches for copy number estimation by explicitly modeling batch and using shrinkage to improve locus-specific estimates of copy number uncertainty. Key features of this approach include the use of biallelic genotype calls from experimental data to estimate batch-specific and locus-specific parameters of background and signal without the requirement of training data. We illustrate these ideas using a study of bipolar disease and a study of chromosome 21 trisomy. The former has batch effects that dominate much of the observed variation in the quantile-normalized intensities, while the latter illustrates the robustness of our approach to a data set in which approximately 27% of the samples have altered copy number. Locus-specific estimates of copy number can be plotted on the copy number scale to investigate mosaicism and guide the choice of appropriate downstream approaches for smoothing the copy number as a function of physical position. The software is open source and implemented in the R package crlmm at Bioconductor (http:www.bioconductor.org).","DOI":"10.1093/biostatistics/kxq043","ISSN":"1468-4357","note":"PMID: 20625178\nPMCID: PMC3006124","journalAbbreviation":"Biostatistics","language":"eng","author":[{"family":"Scharpf","given":"Robert B."},{"family":"Ruczinski","given":"Ingo"},{"family":"Carvalho","given":"Benilton"},{"family":"Doan","given":"Betty"},{"family":"Chakravarti","given":"Aravinda"},{"family":"Irizarry","given":"Rafael A."}],"issued":{"date-parts":[["2011",1]]}},"label":"page"}],"schema":"https://github.com/citation-style-language/schema/raw/master/csl-citation.json"} </w:instrText>
      </w:r>
      <w:r w:rsidR="005A1491">
        <w:fldChar w:fldCharType="separate"/>
      </w:r>
      <w:r w:rsidR="004C645B" w:rsidRPr="004C645B">
        <w:rPr>
          <w:rFonts w:ascii="Calibri" w:eastAsia="Times New Roman" w:cs="Times New Roman"/>
          <w:vertAlign w:val="superscript"/>
        </w:rPr>
        <w:t>2,3</w:t>
      </w:r>
      <w:r w:rsidR="005A1491">
        <w:fldChar w:fldCharType="end"/>
      </w:r>
      <w:r w:rsidR="00916A56">
        <w:t xml:space="preserve"> if one runs a study based on a big dataset that is collected in different labs and at different times.</w:t>
      </w:r>
    </w:p>
    <w:p w14:paraId="30CC5E1C" w14:textId="77777777" w:rsidR="00E25E3E" w:rsidRDefault="00E25E3E" w:rsidP="00C31204"/>
    <w:p w14:paraId="61FD3C1A" w14:textId="3F778EF2" w:rsidR="00C31204" w:rsidRPr="00C31204" w:rsidRDefault="000106AF" w:rsidP="00C31204">
      <w:r>
        <w:t xml:space="preserve">There are some </w:t>
      </w:r>
      <w:r w:rsidR="005E5789">
        <w:t xml:space="preserve">studies that focuses on </w:t>
      </w:r>
      <w:r w:rsidR="00B01B18">
        <w:t xml:space="preserve">predicting external conditions by using the cells internal variables </w:t>
      </w:r>
      <w:r>
        <w:fldChar w:fldCharType="begin"/>
      </w:r>
      <w:r w:rsidR="00E80F9B">
        <w:instrText xml:space="preserve"> ADDIN ZOTERO_ITEM CSL_CITATION {"citationID":"15q2dn1mcd","properties":{"formattedCitation":"{\\rtf \\super 4,5\\nosupersub{}}","plainCitation":"4,5"},"citationItems":[{"id":185,"uris":["http://zotero.org/users/local/FOPKHRFW/items/KBIMHPIP"],"uri":["http://zotero.org/users/local/FOPKHRFW/items/KBIMHPIP"],"itemData":{"id":185,"type":"article-journal","title":"Inferring Carbon Sources from Gene Expression Profiles Using Metabolic Flux Models","container-title":"PLOS ONE","page":"e36947","volume":"7","issue":"5","source":"PLoS Journals","abstract":"Background  Bacteria have evolved the ability to efficiently and resourcefully adapt to changing environments. A key means by which they optimize their use of available nutrients is through adjustments in gene expression with consequent changes in enzyme activity. We report a new method for drawing environmental inferences from gene expression data. Our method prioritizes a list of candidate carbon sources for their compatibility with a gene expression profile using the framework of flux balance analysis to model the organism’s metabolic network .     Principal Findings  For each of six gene expression profiles for  Escherichia coli  grown under differing nutrient conditions, we applied our method to prioritize a set of eighteen different candidate carbon sources. Our method ranked the correct carbon source as one of the top three candidates for five of the six expression sets when used with a genome-scale model. The correct candidate ranked fifth in the remaining case. Additional analyses show that these rankings are robust with respect to biological and measurement variation, and depend on specific gene expression, rather than general expression level. The gene expression profiles are highly adaptive: simulated production of biomass averaged 94.84% of maximum when the  in silico  carbon source matched the  in vitro  source of the expression profile, and 65.97% when it did not.    Conclusions  Inferences about a microorganism’s nutrient environment can be made by integrating gene expression data into a metabolic framework. This work demonstrates that reaction flux limits for a model can be computed which are realistic in the sense that they affect  in silico  growth in a manner analogous to that in which a microorganism’s alteration of gene expression is adaptive to its nutrient environment.","DOI":"10.1371/journal.pone.0036947","ISSN":"1932-6203","journalAbbreviation":"PLOS ONE","author":[{"family":"Brandes","given":"Aaron"},{"family":"Lun","given":"Desmond S."},{"family":"Ip","given":"Kuhn"},{"family":"Zucker","given":"Jeremy"},{"family":"Colijn","given":"Caroline"},{"family":"Weiner","given":"Brian"},{"family":"Galagan","given":"James E."}],"issued":{"date-parts":[["2012",5,14]]}},"label":"page"},{"id":390,"uris":["http://zotero.org/users/local/FOPKHRFW/items/3Z9S497P"],"uri":["http://zotero.org/users/local/FOPKHRFW/items/3Z9S497P"],"itemData":{"id":390,"type":"article-journal","title":"Predicting Growth Conditions from Internal Metabolic Fluxes in an In-Silico Model of E. coli","container-title":"PLOS ONE","page":"e114608","volume":"9","issue":"12","source":"PLoS Journals","abstract":"A widely studied problem in systems biology is to predict bacterial phenotype from growth conditions, using mechanistic models such as flux balance analysis (FBA). However, the inverse prediction of growth conditions from phenotype is rarely considered. Here we develop a computational framework to carry out this inverse prediction on a computational model of bacterial metabolism. We use FBA to calculate bacterial phenotypes from growth conditions in E. coli, and then we assess how accurately we can predict the original growth conditions from the phenotypes. Prediction is carried out via regularized multinomial regression. Our analysis provides several important physiological and statistical insights. First, we show that by analyzing metabolic end products we can consistently predict growth conditions. Second, prediction is reliable even in the presence of small amounts of impurities. Third, flux through a relatively small number of reactions per growth source (</w:instrText>
      </w:r>
      <w:r w:rsidR="00E80F9B">
        <w:rPr>
          <w:rFonts w:ascii="MS Mincho" w:eastAsia="MS Mincho" w:hAnsi="MS Mincho" w:cs="MS Mincho"/>
        </w:rPr>
        <w:instrText>∼</w:instrText>
      </w:r>
      <w:r w:rsidR="00E80F9B">
        <w:instrText xml:space="preserve">10) is sufficient for accurate prediction. Fourth, combining the predictions from two separate models, one trained only on carbon sources and one only on nitrogen sources, performs better than models trained to perform joint prediction. Finally, that separate predictions perform better than a more sophisticated joint prediction scheme suggests that carbon and nitrogen utilization pathways, despite jointly affecting cellular growth, may be fairly decoupled in terms of their dependence on specific assortments of molecular precursors.","DOI":"10.1371/journal.pone.0114608","ISSN":"1932-6203","journalAbbreviation":"PLOS ONE","author":[{"family":"Sridhara","given":"Viswanadham"},{"family":"Meyer","given":"Austin G."},{"family":"Rai","given":"Piyush"},{"family":"Barrick","given":"Jeffrey E."},{"family":"Ravikumar","given":"Pradeep"},{"family":"Segrè","given":"Daniel"},{"family":"Wilke","given":"Claus O."}],"issued":{"date-parts":[["2014",12,12]]}},"label":"page"}],"schema":"https://github.com/citation-style-language/schema/raw/master/csl-citation.json"} </w:instrText>
      </w:r>
      <w:r>
        <w:fldChar w:fldCharType="separate"/>
      </w:r>
      <w:r w:rsidR="00E80F9B" w:rsidRPr="00E80F9B">
        <w:rPr>
          <w:rFonts w:ascii="Calibri" w:eastAsia="Times New Roman" w:cs="Times New Roman"/>
          <w:vertAlign w:val="superscript"/>
        </w:rPr>
        <w:t>4,5</w:t>
      </w:r>
      <w:r>
        <w:fldChar w:fldCharType="end"/>
      </w:r>
      <w:r w:rsidR="004D2922">
        <w:t xml:space="preserve">; but the main focus of those studies is to generate a theoretical framework for the problem. Here we use a large biological dataset </w:t>
      </w:r>
      <w:r w:rsidR="004D2922">
        <w:fldChar w:fldCharType="begin"/>
      </w:r>
      <w:r w:rsidR="004D2922">
        <w:instrText xml:space="preserve"> ADDIN ZOTERO_ITEM CSL_CITATION {"citationID":"24h4gk1q91","properties":{"formattedCitation":"{\\rtf \\super 6\\nosupersub{}}","plainCitation":"6"},"citationItems":[{"id":363,"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sidR="004D2922">
        <w:fldChar w:fldCharType="separate"/>
      </w:r>
      <w:r w:rsidR="004D2922" w:rsidRPr="004D2922">
        <w:rPr>
          <w:rFonts w:ascii="Calibri" w:eastAsia="Times New Roman" w:cs="Times New Roman"/>
          <w:vertAlign w:val="superscript"/>
        </w:rPr>
        <w:t>6</w:t>
      </w:r>
      <w:r w:rsidR="004D2922">
        <w:fldChar w:fldCharType="end"/>
      </w:r>
      <w:r w:rsidR="004D2922">
        <w:t>composed of transcriptomic and proteomic data to predict the growth conditions in a discrete framework. Our</w:t>
      </w:r>
      <w:r w:rsidR="001762FB">
        <w:t xml:space="preserve"> </w:t>
      </w:r>
      <w:r w:rsidR="009803EA">
        <w:t>unique dataset that includes paired mRNA and protein me</w:t>
      </w:r>
      <w:r w:rsidR="00C45A7E">
        <w:t xml:space="preserve">asurements of </w:t>
      </w:r>
      <w:proofErr w:type="gramStart"/>
      <w:r w:rsidR="00C45A7E" w:rsidRPr="00C45A7E">
        <w:rPr>
          <w:i/>
        </w:rPr>
        <w:t>E.coli</w:t>
      </w:r>
      <w:proofErr w:type="gramEnd"/>
      <w:r w:rsidR="00C45A7E">
        <w:t xml:space="preserve"> under</w:t>
      </w:r>
      <w:r w:rsidR="000218CE">
        <w:t xml:space="preserve"> multiple</w:t>
      </w:r>
      <w:r w:rsidR="00C45A7E">
        <w:t xml:space="preserve"> different growth conditions </w:t>
      </w:r>
      <w:r w:rsidR="004D2922">
        <w:t xml:space="preserve">used to train machine learning algorithms with the aim of </w:t>
      </w:r>
      <w:r w:rsidR="001762FB">
        <w:t xml:space="preserve"> predict</w:t>
      </w:r>
      <w:r w:rsidR="004D2922">
        <w:t>ing</w:t>
      </w:r>
      <w:r w:rsidR="001762FB">
        <w:t xml:space="preserve"> the growth condit</w:t>
      </w:r>
      <w:r w:rsidR="007B602D">
        <w:t>ions of the bacteria. This large</w:t>
      </w:r>
      <w:r w:rsidR="001762FB">
        <w:t xml:space="preserve"> paired database also </w:t>
      </w:r>
      <w:r w:rsidR="00133FB9">
        <w:t>allows</w:t>
      </w:r>
      <w:r w:rsidR="001762FB">
        <w:t xml:space="preserve"> us to compare the </w:t>
      </w:r>
      <w:r w:rsidR="00D61B14">
        <w:t>predictability of</w:t>
      </w:r>
      <w:r w:rsidR="001762FB">
        <w:t xml:space="preserve"> </w:t>
      </w:r>
      <w:r w:rsidR="00D61B14">
        <w:t>external conditions by using transcriptomic and proteomic datasets either individually or together</w:t>
      </w:r>
      <w:r w:rsidR="001762FB">
        <w:t xml:space="preserve">. </w:t>
      </w:r>
      <w:r w:rsidR="00D61B14">
        <w:t xml:space="preserve">By using the </w:t>
      </w:r>
      <w:r w:rsidR="002B1E5C">
        <w:t>framework,</w:t>
      </w:r>
      <w:r w:rsidR="00D61B14">
        <w:t xml:space="preserve"> </w:t>
      </w:r>
      <w:r w:rsidR="004C4A78">
        <w:t>we also asked which changes in environment have the biggest impact on the o</w:t>
      </w:r>
      <w:r w:rsidR="00E86C42">
        <w:t xml:space="preserve">rganism under investigation </w:t>
      </w:r>
      <w:r w:rsidR="003229CF">
        <w:t>in transcriptomics and proteomics levels. We observe that,</w:t>
      </w:r>
      <w:r w:rsidR="00E86C42">
        <w:t xml:space="preserve"> </w:t>
      </w:r>
      <w:r w:rsidR="003229CF">
        <w:t xml:space="preserve">by combining transcriptomics and proteomics datasets we obtain </w:t>
      </w:r>
      <w:r w:rsidR="00E86C42">
        <w:t xml:space="preserve">more predictability </w:t>
      </w:r>
      <w:r w:rsidR="003229CF">
        <w:t>associated with external conditions</w:t>
      </w:r>
      <w:r w:rsidR="00E86C42">
        <w:t>. In addition to those w</w:t>
      </w:r>
      <w:r w:rsidR="00D61B14">
        <w:t>e also investigate what are the parameters that increase and decrease the predictability of those conditions and figure out bacterial phase has a huge effect on predictability</w:t>
      </w:r>
    </w:p>
    <w:p w14:paraId="76065FF4" w14:textId="77777777" w:rsidR="007278D7" w:rsidRDefault="007278D7" w:rsidP="00ED05E0">
      <w:pPr>
        <w:pStyle w:val="Heading2"/>
      </w:pPr>
    </w:p>
    <w:p w14:paraId="22C70BCA" w14:textId="0261BB69" w:rsidR="00CE53E5" w:rsidRDefault="007B145B" w:rsidP="00ED05E0">
      <w:pPr>
        <w:pStyle w:val="Heading2"/>
      </w:pPr>
      <w:r>
        <w:t>Results</w:t>
      </w:r>
    </w:p>
    <w:p w14:paraId="5C2C3FA1" w14:textId="0BF28E25" w:rsidR="00C15BCA" w:rsidRDefault="00270FF3" w:rsidP="00C15BCA">
      <w:pPr>
        <w:pStyle w:val="Heading3"/>
      </w:pPr>
      <w:r>
        <w:t>D</w:t>
      </w:r>
      <w:r w:rsidR="00881210">
        <w:t xml:space="preserve">ata </w:t>
      </w:r>
      <w:r w:rsidR="00476167">
        <w:t>structure</w:t>
      </w:r>
      <w:r>
        <w:t xml:space="preserve"> and pipeline design</w:t>
      </w:r>
    </w:p>
    <w:p w14:paraId="2FD2DB36" w14:textId="77777777" w:rsidR="004A0BB3" w:rsidRDefault="004A0BB3" w:rsidP="004A0BB3"/>
    <w:p w14:paraId="7A18E4C7" w14:textId="5D5252B9" w:rsidR="004A0BB3" w:rsidRDefault="004A0BB3" w:rsidP="004A0BB3">
      <w:r>
        <w:t>We use</w:t>
      </w:r>
      <w:r w:rsidR="00931EB2">
        <w:t xml:space="preserve">d data </w:t>
      </w:r>
      <w:r w:rsidR="00421EE0">
        <w:t>based on previous studies</w:t>
      </w:r>
      <w:r w:rsidR="00931EB2">
        <w:t xml:space="preserve"> </w:t>
      </w:r>
      <w:r w:rsidR="00421EE0">
        <w:fldChar w:fldCharType="begin"/>
      </w:r>
      <w:r w:rsidR="00E80F9B">
        <w:instrText xml:space="preserve"> ADDIN ZOTERO_ITEM CSL_CITATION {"citationID":"EBVr8OF9","properties":{"formattedCitation":"{\\rtf \\super 6,7\\nosupersub{}}","plainCitation":"6,7"},"citationItems":[{"id":363,"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label":"page"},{"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label":"page"}],"schema":"https://github.com/citation-style-language/schema/raw/master/csl-citation.json"} </w:instrText>
      </w:r>
      <w:r w:rsidR="00421EE0">
        <w:fldChar w:fldCharType="separate"/>
      </w:r>
      <w:r w:rsidR="00E80F9B" w:rsidRPr="00E80F9B">
        <w:rPr>
          <w:rFonts w:ascii="Calibri" w:eastAsia="Times New Roman" w:cs="Times New Roman"/>
          <w:vertAlign w:val="superscript"/>
        </w:rPr>
        <w:t>6,7</w:t>
      </w:r>
      <w:r w:rsidR="00421EE0">
        <w:fldChar w:fldCharType="end"/>
      </w:r>
      <w:r w:rsidR="00421EE0">
        <w:t xml:space="preserve"> </w:t>
      </w:r>
      <w:r w:rsidR="00A715C0">
        <w:t xml:space="preserve">to generate predictive models based on mRNA and protein abundances to generate predictive models that try to figure out growth conditions that the sample is collected. Although the methods and procedures is general and can be applied to different growth conditions </w:t>
      </w:r>
      <w:r w:rsidR="00476167">
        <w:t>here we focus on prediction of four different parameters that are systematically varies in the data; growth phase, c</w:t>
      </w:r>
      <w:r w:rsidR="00592D30">
        <w:t xml:space="preserve">arbon source, Mg and Na concentrations. Data set composes from 155 samples, mRNA abundances were measured for 152 of them and protein abundances were measured for 105 of them. For 102 of the samples we have both mRNA and protein concentrations. </w:t>
      </w:r>
      <w:r w:rsidR="00E404AB">
        <w:t>[figure 1]</w:t>
      </w:r>
    </w:p>
    <w:p w14:paraId="67EFDCAC" w14:textId="77777777" w:rsidR="00202CB5" w:rsidRDefault="00202CB5" w:rsidP="004A0BB3"/>
    <w:p w14:paraId="7F67D910" w14:textId="637D6039" w:rsidR="00897E30" w:rsidRDefault="00202CB5" w:rsidP="004A0BB3">
      <w:r>
        <w:t xml:space="preserve">For the analyze of data we </w:t>
      </w:r>
      <w:r w:rsidR="0084301E">
        <w:t xml:space="preserve">generated a pipeline using </w:t>
      </w:r>
      <w:r w:rsidR="00D629A3">
        <w:t>four different machine learning models including SVM with radial kernel, SVM with sigmoidal kernel, SVM with linear kernel and random forest algorithm</w:t>
      </w:r>
      <w:r w:rsidR="0084301E">
        <w:t xml:space="preserve"> </w:t>
      </w:r>
      <w:r w:rsidR="00D629A3">
        <w:t xml:space="preserve">with the help of </w:t>
      </w:r>
      <w:r w:rsidR="0084301E" w:rsidRPr="0084301E">
        <w:rPr>
          <w:i/>
        </w:rPr>
        <w:t>e1071</w:t>
      </w:r>
      <w:r w:rsidR="00BD1F64">
        <w:rPr>
          <w:i/>
        </w:rPr>
        <w:fldChar w:fldCharType="begin"/>
      </w:r>
      <w:r w:rsidR="00E80F9B">
        <w:rPr>
          <w:i/>
        </w:rPr>
        <w:instrText xml:space="preserve"> ADDIN ZOTERO_ITEM CSL_CITATION {"citationID":"1sqh3dasfr","properties":{"formattedCitation":"{\\rtf \\super 8\\nosupersub{}}","plainCitation":"8"},"citationItems":[{"id":330,"uris":["http://zotero.org/users/local/FOPKHRFW/items/GZ665326"],"uri":["http://zotero.org/users/local/FOPKHRFW/items/GZ665326"],"itemData":{"id":330,"type":"book","title":"Support Vector Machines. The Interface to libsvm in package e1071. Online-Documentation of the package e1071 for \"R","source":"CiteSeer","abstract":"“Hype or Hallelujah? ” is the provocative title used by Bennett &amp; Campbell","author":[{"family":"Meyer","given":"David"},{"family":"Wien","given":"Technische Universität"}],"issued":{"date-parts":[["2001"]]}}}],"schema":"https://github.com/citation-style-language/schema/raw/master/csl-citation.json"} </w:instrText>
      </w:r>
      <w:r w:rsidR="00BD1F64">
        <w:rPr>
          <w:i/>
        </w:rPr>
        <w:fldChar w:fldCharType="separate"/>
      </w:r>
      <w:r w:rsidR="00E80F9B" w:rsidRPr="00E80F9B">
        <w:rPr>
          <w:rFonts w:ascii="Calibri" w:eastAsia="Times New Roman" w:cs="Times New Roman"/>
          <w:vertAlign w:val="superscript"/>
        </w:rPr>
        <w:t>8</w:t>
      </w:r>
      <w:r w:rsidR="00BD1F64">
        <w:rPr>
          <w:i/>
        </w:rPr>
        <w:fldChar w:fldCharType="end"/>
      </w:r>
      <w:r w:rsidR="00642EE2">
        <w:rPr>
          <w:i/>
        </w:rPr>
        <w:t xml:space="preserve"> and random forest</w:t>
      </w:r>
      <w:r w:rsidR="00BD1F64">
        <w:rPr>
          <w:i/>
        </w:rPr>
        <w:fldChar w:fldCharType="begin"/>
      </w:r>
      <w:r w:rsidR="00E80F9B">
        <w:rPr>
          <w:i/>
        </w:rPr>
        <w:instrText xml:space="preserve"> ADDIN ZOTERO_ITEM CSL_CITATION {"citationID":"1vspi1k64r","properties":{"formattedCitation":"{\\rtf \\super 9\\nosupersub{}}","plainCitation":"9"},"citationItems":[{"id":337,"uris":["http://zotero.org/users/local/FOPKHRFW/items/44NHM643"],"uri":["http://zotero.org/users/local/FOPKHRFW/items/44NHM643"],"itemData":{"id":337,"type":"article-journal","title":"Classification and Regression by randomForest","container-title":"R News","page":"18-22","volume":"2","issue":"3","author":[{"family":"Liaw","given":"Andy"},{"family":"Wiener","given":"Matthew"}],"issued":{"date-parts":[["2002"]]}}}],"schema":"https://github.com/citation-style-language/schema/raw/master/csl-citation.json"} </w:instrText>
      </w:r>
      <w:r w:rsidR="00BD1F64">
        <w:rPr>
          <w:i/>
        </w:rPr>
        <w:fldChar w:fldCharType="separate"/>
      </w:r>
      <w:r w:rsidR="00E80F9B" w:rsidRPr="00E80F9B">
        <w:rPr>
          <w:rFonts w:ascii="Calibri" w:eastAsia="Times New Roman" w:cs="Times New Roman"/>
          <w:vertAlign w:val="superscript"/>
        </w:rPr>
        <w:t>9</w:t>
      </w:r>
      <w:r w:rsidR="00BD1F64">
        <w:rPr>
          <w:i/>
        </w:rPr>
        <w:fldChar w:fldCharType="end"/>
      </w:r>
      <w:r w:rsidR="00642EE2">
        <w:t xml:space="preserve"> </w:t>
      </w:r>
      <w:r w:rsidR="0084301E" w:rsidRPr="0084301E">
        <w:rPr>
          <w:i/>
        </w:rPr>
        <w:t>package</w:t>
      </w:r>
      <w:r w:rsidR="00642EE2">
        <w:rPr>
          <w:i/>
        </w:rPr>
        <w:t>s</w:t>
      </w:r>
      <w:r w:rsidR="0084301E">
        <w:t xml:space="preserve">. We use </w:t>
      </w:r>
      <w:r w:rsidR="0084301E" w:rsidRPr="0084301E">
        <w:rPr>
          <w:i/>
        </w:rPr>
        <w:t xml:space="preserve">C-Classification </w:t>
      </w:r>
      <w:r w:rsidR="0084301E">
        <w:t xml:space="preserve">for training classification model and </w:t>
      </w:r>
      <w:r w:rsidR="0084301E" w:rsidRPr="0084301E">
        <w:rPr>
          <w:i/>
        </w:rPr>
        <w:t>eps-regression</w:t>
      </w:r>
      <w:r w:rsidR="0084301E">
        <w:t xml:space="preserve"> for training regression models</w:t>
      </w:r>
      <w:r w:rsidR="00897E30">
        <w:t xml:space="preserve"> which we use f</w:t>
      </w:r>
      <w:r w:rsidR="00D629A3">
        <w:t>or predicting growth rates</w:t>
      </w:r>
      <w:r w:rsidR="0084301E">
        <w:t>. We adjusted weights of samples in a way that each class ends up with equal weight in order to prevent the prediction bias in favor of more populated classes</w:t>
      </w:r>
      <w:r w:rsidR="00EF5100">
        <w:t xml:space="preserve">. </w:t>
      </w:r>
    </w:p>
    <w:p w14:paraId="50743DA2" w14:textId="77777777" w:rsidR="00897E30" w:rsidRDefault="00897E30" w:rsidP="004A0BB3"/>
    <w:p w14:paraId="57C9075A" w14:textId="616608AF" w:rsidR="00897E30" w:rsidRDefault="004601B4" w:rsidP="004A0BB3">
      <w:r>
        <w:t xml:space="preserve">We also generate a tuning loop for </w:t>
      </w:r>
      <w:r w:rsidR="003A513B">
        <w:t>the</w:t>
      </w:r>
      <w:r w:rsidR="00897E30">
        <w:t xml:space="preserve"> analyze in which we were optimizing </w:t>
      </w:r>
      <w:r w:rsidR="00897E30" w:rsidRPr="00700FBB">
        <w:rPr>
          <w:rFonts w:ascii="Courier New" w:hAnsi="Courier New" w:cs="Courier New"/>
        </w:rPr>
        <w:t xml:space="preserve">cost </w:t>
      </w:r>
      <w:r w:rsidR="00897E30">
        <w:t xml:space="preserve">value for models SVM with linear, radial and sigmoidal kernels, and </w:t>
      </w:r>
      <w:r w:rsidR="00897E30" w:rsidRPr="00700FBB">
        <w:rPr>
          <w:rFonts w:ascii="Courier New" w:hAnsi="Courier New" w:cs="Courier New"/>
        </w:rPr>
        <w:t xml:space="preserve">gamma </w:t>
      </w:r>
      <w:r w:rsidR="00897E30">
        <w:t xml:space="preserve">for </w:t>
      </w:r>
      <w:r w:rsidR="00642EE2">
        <w:t xml:space="preserve">SVM with </w:t>
      </w:r>
      <w:r w:rsidR="00897E30">
        <w:t>radial and sigmoidal kernels</w:t>
      </w:r>
      <w:r>
        <w:t xml:space="preserve">. </w:t>
      </w:r>
      <w:r w:rsidR="00642EE2">
        <w:t xml:space="preserve">For random forest </w:t>
      </w:r>
      <w:r w:rsidR="003A513B">
        <w:t>algorithm,</w:t>
      </w:r>
      <w:r w:rsidR="00642EE2">
        <w:t xml:space="preserve"> we optimize </w:t>
      </w:r>
      <w:proofErr w:type="spellStart"/>
      <w:r w:rsidR="00642EE2" w:rsidRPr="00BD1F64">
        <w:rPr>
          <w:rFonts w:ascii="Courier New" w:hAnsi="Courier New" w:cs="Courier New"/>
        </w:rPr>
        <w:t>mtry</w:t>
      </w:r>
      <w:proofErr w:type="spellEnd"/>
      <w:r w:rsidR="00642EE2">
        <w:t xml:space="preserve">, </w:t>
      </w:r>
      <w:proofErr w:type="spellStart"/>
      <w:r w:rsidR="00642EE2" w:rsidRPr="00BD1F64">
        <w:rPr>
          <w:rFonts w:ascii="Courier New" w:hAnsi="Courier New" w:cs="Courier New"/>
        </w:rPr>
        <w:t>ntrees</w:t>
      </w:r>
      <w:proofErr w:type="spellEnd"/>
      <w:r w:rsidR="00642EE2">
        <w:t xml:space="preserve">, and </w:t>
      </w:r>
      <w:proofErr w:type="spellStart"/>
      <w:r w:rsidR="00642EE2" w:rsidRPr="00BD1F64">
        <w:rPr>
          <w:rFonts w:ascii="Courier New" w:hAnsi="Courier New" w:cs="Courier New"/>
        </w:rPr>
        <w:t>nodesize</w:t>
      </w:r>
      <w:proofErr w:type="spellEnd"/>
      <w:r w:rsidR="00642EE2">
        <w:t xml:space="preserve"> parameters</w:t>
      </w:r>
      <w:r w:rsidR="00F34FD8">
        <w:t>. We use the m</w:t>
      </w:r>
      <w:r w:rsidR="00F12A7F">
        <w:t>ulti conditional f1 score</w:t>
      </w:r>
      <w:r w:rsidR="00F12A7F">
        <w:fldChar w:fldCharType="begin"/>
      </w:r>
      <w:r w:rsidR="00E80F9B">
        <w:instrText xml:space="preserve"> ADDIN ZOTERO_ITEM CSL_CITATION {"citationID":"2pc717o7co","properties":{"formattedCitation":"{\\rtf \\super 10\\nosupersub{}}","plainCitation":"10"},"citationItems":[{"id":345,"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schema":"https://github.com/citation-style-language/schema/raw/master/csl-citation.json"} </w:instrText>
      </w:r>
      <w:r w:rsidR="00F12A7F">
        <w:fldChar w:fldCharType="separate"/>
      </w:r>
      <w:r w:rsidR="00E80F9B" w:rsidRPr="00E80F9B">
        <w:rPr>
          <w:rFonts w:ascii="Calibri" w:eastAsia="Times New Roman" w:cs="Times New Roman"/>
          <w:vertAlign w:val="superscript"/>
        </w:rPr>
        <w:t>10</w:t>
      </w:r>
      <w:r w:rsidR="00F12A7F">
        <w:fldChar w:fldCharType="end"/>
      </w:r>
      <w:r w:rsidR="00F34FD8">
        <w:t>, in order to weight all conditions equally and assign same importance to false positives and false negatives.</w:t>
      </w:r>
    </w:p>
    <w:p w14:paraId="6C33198B" w14:textId="77777777" w:rsidR="00897E30" w:rsidRDefault="00897E30" w:rsidP="004A0BB3"/>
    <w:p w14:paraId="77F1A832" w14:textId="2B93B291" w:rsidR="00202CB5" w:rsidRDefault="00015BEF" w:rsidP="004A0BB3">
      <w:r>
        <w:lastRenderedPageBreak/>
        <w:t xml:space="preserve">Before SVM we apply </w:t>
      </w:r>
      <w:r w:rsidR="007069AD">
        <w:t>DeSeq2</w:t>
      </w:r>
      <w:r w:rsidR="007069AD">
        <w:fldChar w:fldCharType="begin"/>
      </w:r>
      <w:r w:rsidR="00E80F9B">
        <w:instrText xml:space="preserve"> ADDIN ZOTERO_ITEM CSL_CITATION {"citationID":"23icqieqqc","properties":{"formattedCitation":"{\\rtf \\super 11\\nosupersub{}}","plainCitation":"11"},"citationItems":[{"id":313,"uris":["http://zotero.org/users/local/FOPKHRFW/items/Z7QD47A4"],"uri":["http://zotero.org/users/local/FOPKHRFW/items/Z7QD47A4"],"itemData":{"id":313,"type":"article-journal","title":"Moderated estimation of fold change and dispersion for RNA-seq data with DESeq2","container-title":"Genome Biology","page":"550","volume":"15","source":"BioMed Centr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                                  .","DOI":"10.1186/s13059-014-0550-8","ISSN":"1474-760X","journalAbbreviation":"Genome Biology","author":[{"family":"Love","given":"Michael I."},{"family":"Huber","given":"Wolfgang"},{"family":"Anders","given":"Simon"}],"issued":{"date-parts":[["2014"]]}}}],"schema":"https://github.com/citation-style-language/schema/raw/master/csl-citation.json"} </w:instrText>
      </w:r>
      <w:r w:rsidR="007069AD">
        <w:fldChar w:fldCharType="separate"/>
      </w:r>
      <w:r w:rsidR="00E80F9B" w:rsidRPr="00E80F9B">
        <w:rPr>
          <w:rFonts w:ascii="Calibri" w:eastAsia="Times New Roman" w:cs="Times New Roman"/>
          <w:vertAlign w:val="superscript"/>
        </w:rPr>
        <w:t>11</w:t>
      </w:r>
      <w:r w:rsidR="007069AD">
        <w:fldChar w:fldCharType="end"/>
      </w:r>
      <w:r w:rsidR="00897E30">
        <w:t xml:space="preserve"> for size factor normalization, </w:t>
      </w:r>
      <w:r>
        <w:t>fSVA</w:t>
      </w:r>
      <w:r w:rsidR="00F12A7F">
        <w:fldChar w:fldCharType="begin"/>
      </w:r>
      <w:r w:rsidR="00E80F9B">
        <w:instrText xml:space="preserve"> ADDIN ZOTERO_ITEM CSL_CITATION {"citationID":"27tspivepm","properties":{"formattedCitation":"{\\rtf \\super 12\\nosupersub{}}","plainCitation":"12"},"citationItems":[{"id":310,"uris":["http://zotero.org/users/local/FOPKHRFW/items/8BMDPICH"],"uri":["http://zotero.org/users/local/FOPKHRFW/items/8BMDPICH"],"itemData":{"id":310,"type":"article-journal","title":"Removing batch effects for prediction problems with frozen surrogate variable analysis","container-title":"arXiv:1301.3947 [stat]","source":"arXiv.org","abstract":"Batch effects are responsible for the failure of promising genomic prognos- tic signatures, major ambiguities in published genomic results, and retractions of widely-publicized findings. Batch effect corrections have been developed to re- move these artifacts, but they are designed to be used in population studies. But genomic technologies are beginning to be used in clinical applications where sam- ples are analyzed one at a time for diagnostic, prognostic, and predictive applica- tions. There are currently no batch correction methods that have been developed specifically for prediction. In this paper, we propose an new method called frozen surrogate variable analysis (fSVA) that borrows strength from a training set for individual sample batch correction. We show that fSVA improves prediction ac- curacy in simulations and in public genomic studies. fSVA is available as part of the sva Bioconductor package.","URL":"http://arxiv.org/abs/1301.3947","note":"arXiv: 1301.3947","author":[{"family":"Parker","given":"Hilary S."},{"family":"Bravo","given":"Héctor Corrada"},{"family":"Leek","given":"Jeffrey T."}],"issued":{"date-parts":[["2013",1,16]]},"accessed":{"date-parts":[["2017",3,29]]}}}],"schema":"https://github.com/citation-style-language/schema/raw/master/csl-citation.json"} </w:instrText>
      </w:r>
      <w:r w:rsidR="00F12A7F">
        <w:fldChar w:fldCharType="separate"/>
      </w:r>
      <w:r w:rsidR="00E80F9B" w:rsidRPr="00E80F9B">
        <w:rPr>
          <w:rFonts w:ascii="Calibri" w:eastAsia="Times New Roman" w:cs="Times New Roman"/>
          <w:vertAlign w:val="superscript"/>
        </w:rPr>
        <w:t>12</w:t>
      </w:r>
      <w:r w:rsidR="00F12A7F">
        <w:fldChar w:fldCharType="end"/>
      </w:r>
      <w:r>
        <w:t xml:space="preserve"> to normalize batch effects and PCA</w:t>
      </w:r>
      <w:r w:rsidR="007069AD">
        <w:fldChar w:fldCharType="begin"/>
      </w:r>
      <w:r w:rsidR="00E80F9B">
        <w:instrText xml:space="preserve"> ADDIN ZOTERO_ITEM CSL_CITATION {"citationID":"1hjfuddknm","properties":{"formattedCitation":"{\\rtf \\super 13\\nosupersub{}}","plainCitation":"13"},"citationItems":[{"id":323,"uris":["http://zotero.org/users/local/FOPKHRFW/items/RB25TU3H"],"uri":["http://zotero.org/users/local/FOPKHRFW/items/RB25TU3H"],"itemData":{"id":323,"type":"chapter","title":"Principal Component Analysis","container-title":"Wiley StatsRef: Statistics Reference Online","publisher":"John Wiley &amp; Sons, Ltd","source":"Wiley Online Library","abstract":"When large multivariate datasets are analyzed, it is often desirable to reduce their dimensionality. Principal component analysis is one technique for doing this. It replaces the p original variables by a smaller number, q, of derived variables, the principal components, which are linear combinations of the original variables. Often, it is possible to retain most of the variability in the original variables with q very much smaller than p. Despite its apparent simplicity, principal component analysis has a number of subtleties, and it has many uses and extensions. A number of choices associated with the technique are briefly discussed, namely, covariance or correlation, how many components, and different normalization constraints, as well as confusion with factor analysis. Various uses and extensions are outlined.","URL":"http://onlinelibrary.wiley.com/doi/10.1002/9781118445112.stat06472/abstract","ISBN":"978-1-118-44511-2","note":"DOI: 10.1002/9781118445112.stat06472","language":"en","author":[{"family":"Jolliffe","given":"Ian"}],"issued":{"date-parts":[["2014"]]},"accessed":{"date-parts":[["2017",3,29]]}}}],"schema":"https://github.com/citation-style-language/schema/raw/master/csl-citation.json"} </w:instrText>
      </w:r>
      <w:r w:rsidR="007069AD">
        <w:fldChar w:fldCharType="separate"/>
      </w:r>
      <w:r w:rsidR="00E80F9B" w:rsidRPr="00E80F9B">
        <w:rPr>
          <w:rFonts w:ascii="Calibri" w:eastAsia="Times New Roman" w:cs="Times New Roman"/>
          <w:vertAlign w:val="superscript"/>
        </w:rPr>
        <w:t>13</w:t>
      </w:r>
      <w:r w:rsidR="007069AD">
        <w:fldChar w:fldCharType="end"/>
      </w:r>
      <w:r>
        <w:t xml:space="preserve"> to obtain the principal components</w:t>
      </w:r>
      <w:r w:rsidR="007F108D">
        <w:t xml:space="preserve"> of the data</w:t>
      </w:r>
      <w:r>
        <w:t>.</w:t>
      </w:r>
      <w:r w:rsidR="007F108D">
        <w:t xml:space="preserve"> </w:t>
      </w:r>
      <w:r w:rsidR="003A513B">
        <w:t>Despite the fact that our datase</w:t>
      </w:r>
      <w:r w:rsidR="00F12A7F">
        <w:t>t has stro</w:t>
      </w:r>
      <w:r w:rsidR="006F7D10">
        <w:t xml:space="preserve">ng batch effects </w:t>
      </w:r>
      <w:r w:rsidR="006F7D10">
        <w:fldChar w:fldCharType="begin"/>
      </w:r>
      <w:r w:rsidR="00E80F9B">
        <w:instrText xml:space="preserve"> ADDIN ZOTERO_ITEM CSL_CITATION {"citationID":"502vyzm7","properties":{"formattedCitation":"{\\rtf \\super 6\\nosupersub{}}","plainCitation":"6"},"citationItems":[{"id":363,"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sidR="006F7D10">
        <w:fldChar w:fldCharType="separate"/>
      </w:r>
      <w:r w:rsidR="00E80F9B" w:rsidRPr="00E80F9B">
        <w:rPr>
          <w:rFonts w:ascii="Calibri" w:eastAsia="Times New Roman" w:cs="Times New Roman"/>
          <w:vertAlign w:val="superscript"/>
        </w:rPr>
        <w:t>6</w:t>
      </w:r>
      <w:r w:rsidR="006F7D10">
        <w:fldChar w:fldCharType="end"/>
      </w:r>
      <w:r w:rsidR="003A513B">
        <w:t>, w</w:t>
      </w:r>
      <w:r w:rsidR="00A01B7D">
        <w:t xml:space="preserve">e believe we get rid of the batch effects as much as possible before training our data with the help of </w:t>
      </w:r>
      <w:proofErr w:type="spellStart"/>
      <w:r w:rsidR="00A01B7D">
        <w:t>fSVA</w:t>
      </w:r>
      <w:proofErr w:type="spellEnd"/>
      <w:r w:rsidR="00A01B7D">
        <w:t xml:space="preserve"> algorithm. We write our tuning algorithm that enables us to divide the dataset into subsets semi-randomly in a way that the ratios of samples tried to be constant as much as possible between training tuning and test sets. </w:t>
      </w:r>
      <w:r w:rsidR="003A513B">
        <w:t xml:space="preserve">We also calculate the conditional class weights for each training data in tuning process </w:t>
      </w:r>
      <w:r w:rsidR="007F108D">
        <w:t>[figure 2]</w:t>
      </w:r>
      <w:r w:rsidR="003A513B">
        <w:t>.</w:t>
      </w:r>
    </w:p>
    <w:p w14:paraId="302600EA" w14:textId="77777777" w:rsidR="003A513B" w:rsidRDefault="003A513B" w:rsidP="004A0BB3"/>
    <w:p w14:paraId="6FBDAB54" w14:textId="57226DDF" w:rsidR="003A513B" w:rsidRDefault="003A513B" w:rsidP="004A0BB3">
      <w:r>
        <w:t>So overall our pipeline is designed for tuning four different models, SVM with linear kernel, SVM with radial kernel, SVM with sigmoidal kernel, and random forest; independent of weight and batch effects and by using principal components in order to prevent overfitting</w:t>
      </w:r>
      <w:r w:rsidR="00F34FD8">
        <w:t xml:space="preserve"> and assigning same importance to false positives, false negatives through all individual conditions</w:t>
      </w:r>
      <w:r w:rsidR="005C3847">
        <w:t>.</w:t>
      </w:r>
    </w:p>
    <w:p w14:paraId="05CD1941" w14:textId="77777777" w:rsidR="00092881" w:rsidRDefault="00092881" w:rsidP="00C15BCA"/>
    <w:p w14:paraId="16473202" w14:textId="3BB110FA" w:rsidR="00C15BCA" w:rsidRDefault="00092881" w:rsidP="00092881">
      <w:pPr>
        <w:pStyle w:val="Heading3"/>
      </w:pPr>
      <w:r>
        <w:t>We can make predictions on both datasets with all four models</w:t>
      </w:r>
    </w:p>
    <w:p w14:paraId="053775DB" w14:textId="77777777" w:rsidR="00092881" w:rsidRDefault="00092881" w:rsidP="00092881"/>
    <w:p w14:paraId="12E51D0E" w14:textId="4118CBC1" w:rsidR="00092881" w:rsidRDefault="003472A0" w:rsidP="00092881">
      <w:r>
        <w:t>Predicting four</w:t>
      </w:r>
      <w:r w:rsidR="00092881">
        <w:t xml:space="preserve"> different components carbon source, Mg levels, Na levels and growth phase which makes 16 distinct conditions at the same time on the test dataset is a challenging task. We apply our pipeline and the results indicate we can make reasonable predictions by using all our algorithms there are clear winners in the tuning stage. </w:t>
      </w:r>
      <w:r w:rsidR="008C4251">
        <w:t>The table1 shows the winning models for mRNA and protein data in the tuning stage</w:t>
      </w:r>
      <w:r w:rsidR="00F82DEC">
        <w:t xml:space="preserve">, as can be seen SVM with radial kernel is the winner in mRNA data, and SVM with sigmoidal kernel is the winner in protein data. </w:t>
      </w:r>
      <w:r w:rsidR="00B00B30">
        <w:t xml:space="preserve">The best parameter sets after tuning for mRNA and protein samples are </w:t>
      </w:r>
      <w:r w:rsidR="00865B0E">
        <w:t>xx,</w:t>
      </w:r>
      <w:r w:rsidR="00A65D71">
        <w:t xml:space="preserve"> </w:t>
      </w:r>
      <w:proofErr w:type="spellStart"/>
      <w:r w:rsidR="00A65D71">
        <w:t>yy</w:t>
      </w:r>
      <w:proofErr w:type="spellEnd"/>
      <w:r w:rsidR="00A65D71">
        <w:t xml:space="preserve"> as cost and</w:t>
      </w:r>
      <w:r w:rsidR="00865B0E">
        <w:t xml:space="preserve"> xx, </w:t>
      </w:r>
      <w:proofErr w:type="spellStart"/>
      <w:r w:rsidR="00865B0E">
        <w:t>yy</w:t>
      </w:r>
      <w:proofErr w:type="spellEnd"/>
      <w:r w:rsidR="00865B0E">
        <w:t xml:space="preserve"> as gamma, for radial and sigmoid kernels respectively (Supplementary fig 1-2).</w:t>
      </w:r>
      <w:r w:rsidR="00EA5B16">
        <w:t xml:space="preserve"> </w:t>
      </w:r>
      <w:r w:rsidR="00F82DEC">
        <w:t>Although the test set scores are less significant and more similar to each compared to tuning set results, the same trends can</w:t>
      </w:r>
      <w:r w:rsidR="002A0FCA">
        <w:t xml:space="preserve"> be observed in test set results</w:t>
      </w:r>
      <w:r w:rsidR="00F82DEC">
        <w:t xml:space="preserve"> (</w:t>
      </w:r>
      <w:r w:rsidR="009279FB">
        <w:t>Figure2</w:t>
      </w:r>
      <w:r w:rsidR="00F82DEC">
        <w:t xml:space="preserve">). The dramatic drop between tuning set results and test set results is due to xxx. Although the results on test set is much less significant compared to tuning set </w:t>
      </w:r>
      <w:r w:rsidR="009279FB">
        <w:t xml:space="preserve">the results for test set are still far from random, </w:t>
      </w:r>
      <w:r w:rsidR="00DE611F">
        <w:t>enable us to predict the 4 components of th</w:t>
      </w:r>
      <w:r w:rsidR="0050611B">
        <w:t>e sample conditions correctly 61</w:t>
      </w:r>
      <w:r w:rsidR="00E50B1D">
        <w:t>.1</w:t>
      </w:r>
      <w:r w:rsidR="00DE611F">
        <w:t>%</w:t>
      </w:r>
      <w:r w:rsidR="006F4EDA">
        <w:t xml:space="preserve"> </w:t>
      </w:r>
      <w:r w:rsidR="00DE611F">
        <w:t>of</w:t>
      </w:r>
      <w:r w:rsidR="00140942">
        <w:t xml:space="preserve"> the time for mRNA and 55.5</w:t>
      </w:r>
      <w:r w:rsidR="00DE611F">
        <w:t xml:space="preserve">% of the time for protein data if the number of test set examples are equally distributed and independent from the actual sample </w:t>
      </w:r>
      <w:r w:rsidR="00B00B30">
        <w:t>set of training set</w:t>
      </w:r>
      <w:r w:rsidR="00CA5C55">
        <w:t>.</w:t>
      </w:r>
      <w:r w:rsidR="00B00B30">
        <w:t xml:space="preserve"> C</w:t>
      </w:r>
      <w:r w:rsidR="00692292">
        <w:t xml:space="preserve">orresponding to </w:t>
      </w:r>
      <w:r w:rsidR="00692292" w:rsidRPr="00692292">
        <w:rPr>
          <w:i/>
        </w:rPr>
        <w:t>multi condition F1 score</w:t>
      </w:r>
      <w:r w:rsidR="00692292">
        <w:t xml:space="preserve"> of </w:t>
      </w:r>
      <w:r w:rsidR="00B00B30">
        <w:t xml:space="preserve">mRNA and protein data are </w:t>
      </w:r>
      <w:r w:rsidR="00791D59">
        <w:t xml:space="preserve">0.63 </w:t>
      </w:r>
      <w:r w:rsidR="00692292">
        <w:t xml:space="preserve">and </w:t>
      </w:r>
      <w:r w:rsidR="00791D59">
        <w:t>0</w:t>
      </w:r>
      <w:r w:rsidR="00692292">
        <w:t>.56 respectively</w:t>
      </w:r>
      <w:r w:rsidR="00DE611F">
        <w:t>. (Figure 3)</w:t>
      </w:r>
      <w:r w:rsidR="00E27C17">
        <w:t>. If we look at the distribution of results in a confusion matrix normalized with respect to number of training data in each category we observe that categories with high number of samples behave as a</w:t>
      </w:r>
      <w:r w:rsidR="00B00B30">
        <w:t>n</w:t>
      </w:r>
      <w:r w:rsidR="00E27C17">
        <w:t xml:space="preserve"> attractor slightly, i.e. we can get rid of the effect of sample sizes quite successfully. External condition of base Mg</w:t>
      </w:r>
      <w:r w:rsidR="00E27C17" w:rsidRPr="00DD3672">
        <w:rPr>
          <w:vertAlign w:val="superscript"/>
        </w:rPr>
        <w:t>+2</w:t>
      </w:r>
      <w:r w:rsidR="00E27C17">
        <w:t xml:space="preserve"> base Na</w:t>
      </w:r>
      <w:r w:rsidR="00E27C17" w:rsidRPr="00DD3672">
        <w:rPr>
          <w:vertAlign w:val="superscript"/>
        </w:rPr>
        <w:t>+1</w:t>
      </w:r>
      <w:r w:rsidR="00E27C17">
        <w:t>, lactate as carbon source in exponential phase is the most predictable condition for both mRNA and protein data.</w:t>
      </w:r>
      <w:r w:rsidR="006041E2">
        <w:t xml:space="preserve"> On the other hand, the base Mg</w:t>
      </w:r>
      <w:r w:rsidR="006041E2" w:rsidRPr="00A97153">
        <w:rPr>
          <w:vertAlign w:val="superscript"/>
        </w:rPr>
        <w:t>+2</w:t>
      </w:r>
      <w:r w:rsidR="006041E2">
        <w:t>, base Na</w:t>
      </w:r>
      <w:r w:rsidR="006041E2" w:rsidRPr="00A97153">
        <w:rPr>
          <w:vertAlign w:val="superscript"/>
        </w:rPr>
        <w:t>+</w:t>
      </w:r>
      <w:r w:rsidR="00393DCB" w:rsidRPr="00A97153">
        <w:rPr>
          <w:vertAlign w:val="superscript"/>
        </w:rPr>
        <w:t>1</w:t>
      </w:r>
      <w:r w:rsidR="00393DCB">
        <w:t>,</w:t>
      </w:r>
      <w:r w:rsidR="006041E2">
        <w:t xml:space="preserve"> lactate as carbon source in stationary phase </w:t>
      </w:r>
      <w:r w:rsidR="00F253B2">
        <w:t>have a high predictability for protein data but not that much predictability for mRNA data</w:t>
      </w:r>
      <w:r w:rsidR="006C6E5D">
        <w:t xml:space="preserve"> (Figure 4)</w:t>
      </w:r>
      <w:r w:rsidR="00F253B2">
        <w:t>.</w:t>
      </w:r>
      <w:r w:rsidR="00E27C17">
        <w:t xml:space="preserve"> </w:t>
      </w:r>
    </w:p>
    <w:p w14:paraId="7E13A27C" w14:textId="00AB168E" w:rsidR="00692292" w:rsidRPr="00092881" w:rsidRDefault="00692292" w:rsidP="00692292">
      <w:pPr>
        <w:pStyle w:val="Heading3"/>
      </w:pPr>
      <w:r>
        <w:t xml:space="preserve">Combining mRNA and protein data causes a significant increase in </w:t>
      </w:r>
      <w:r w:rsidR="00791D59">
        <w:t>predictability</w:t>
      </w:r>
    </w:p>
    <w:p w14:paraId="41472BF8" w14:textId="7B818454" w:rsidR="00791D59" w:rsidRDefault="00077A7E" w:rsidP="00791D59">
      <w:r>
        <w:t xml:space="preserve">We can use the pipeline to gather some information about internal workings of biological system. </w:t>
      </w:r>
      <w:r w:rsidR="00791D59">
        <w:t xml:space="preserve">Figuring out the amount of distinct information between mRNA and protein data is an important task and can show how much of the information in mRNA level is lost in protein level and how much of new information generated by post transcriptional regulations. </w:t>
      </w:r>
      <w:r w:rsidR="0040009D">
        <w:t xml:space="preserve">To see </w:t>
      </w:r>
      <w:r w:rsidR="00376CDA">
        <w:t>this,</w:t>
      </w:r>
      <w:r w:rsidR="0040009D">
        <w:t xml:space="preserve"> </w:t>
      </w:r>
      <w:r w:rsidR="00B268F4">
        <w:t xml:space="preserve">we run our pipeline on subsets of data that matches in between proteins and mRNAs. </w:t>
      </w:r>
      <w:r w:rsidR="00A70D58">
        <w:t xml:space="preserve">The results indicate </w:t>
      </w:r>
      <w:r w:rsidR="00376CDA">
        <w:t xml:space="preserve">protein data includes more information compared to mRNA data in </w:t>
      </w:r>
      <w:r w:rsidR="00994055">
        <w:t xml:space="preserve">three of </w:t>
      </w:r>
      <w:r w:rsidR="00994055">
        <w:lastRenderedPageBreak/>
        <w:t>four</w:t>
      </w:r>
      <w:r w:rsidR="00376CDA">
        <w:t xml:space="preserve"> models used, and combined mRNA protein data includes more information compared to both </w:t>
      </w:r>
      <w:r w:rsidR="00392D22">
        <w:t>mRNA and proteins</w:t>
      </w:r>
      <w:r w:rsidR="006E4AF3">
        <w:t xml:space="preserve"> </w:t>
      </w:r>
      <w:r w:rsidR="00845EB9">
        <w:t>with an exception of for radial model f1 score distribution associated with combined data is not different from protein data</w:t>
      </w:r>
      <w:r>
        <w:t xml:space="preserve"> </w:t>
      </w:r>
      <w:r w:rsidR="006E4AF3">
        <w:t>(Table 2</w:t>
      </w:r>
      <w:r w:rsidR="00226769">
        <w:t>, Figure</w:t>
      </w:r>
      <w:r w:rsidR="00444E9C">
        <w:t xml:space="preserve"> </w:t>
      </w:r>
      <w:r w:rsidR="00226769">
        <w:t>5</w:t>
      </w:r>
      <w:r w:rsidR="006E4AF3">
        <w:t>)</w:t>
      </w:r>
      <w:r w:rsidR="00392D22">
        <w:t>.</w:t>
      </w:r>
      <w:r>
        <w:t xml:space="preserve"> By using this information, we can say that after normalization for number of samples protein data contains more information about external conditions the bacteria lived in than mRNA data, in addition to that combined mRNA protein data contains more information that individual samples which indicates some information about external conditions in mRNA data was lost during translation process.</w:t>
      </w:r>
      <w:r w:rsidR="00156DE9">
        <w:t xml:space="preserve"> The characteristics of</w:t>
      </w:r>
      <w:r w:rsidR="00183052">
        <w:t xml:space="preserve"> confusion matrix for individual datasets and combined dataset indicates</w:t>
      </w:r>
      <w:r w:rsidR="0054441A">
        <w:t xml:space="preserve"> the pattern of false negatives and false positives do not match with each</w:t>
      </w:r>
      <w:r w:rsidR="00D35E5B">
        <w:t xml:space="preserve"> </w:t>
      </w:r>
      <w:r w:rsidR="0054441A">
        <w:t>other</w:t>
      </w:r>
      <w:r w:rsidR="00D35E5B">
        <w:t xml:space="preserve"> (Supplementary figures 3-5)</w:t>
      </w:r>
      <w:r w:rsidR="0054441A">
        <w:t>.</w:t>
      </w:r>
    </w:p>
    <w:p w14:paraId="179AE833" w14:textId="77777777" w:rsidR="000940E3" w:rsidRDefault="000940E3" w:rsidP="00791D59"/>
    <w:p w14:paraId="2CCAB4E9" w14:textId="4D846532" w:rsidR="000940E3" w:rsidRDefault="008D275F" w:rsidP="008D275F">
      <w:pPr>
        <w:pStyle w:val="Heading3"/>
      </w:pPr>
      <w:r w:rsidRPr="008D275F">
        <w:t>Information about external conditions lost as time passes</w:t>
      </w:r>
    </w:p>
    <w:p w14:paraId="6B2AFDFC" w14:textId="61D8A951" w:rsidR="008D275F" w:rsidRDefault="0075579B" w:rsidP="00791D59">
      <w:r>
        <w:t>To see how the information content changes in time we used the sub-data sets that only have either exponential or stationary phase samples for both protein and mRNA data. Results indicate the prediction power of data for the external conditions decreases from exponential to stationary phase for both protein and mRNA data. This trend is independent from the model used. We can say that the bacteria begin to have similar composition in terms of protein or mRNA abundances as time passes regardless of external conditions (Figure 6).</w:t>
      </w:r>
    </w:p>
    <w:p w14:paraId="2601CA91" w14:textId="77777777" w:rsidR="00A02EA2" w:rsidRDefault="00A02EA2" w:rsidP="00791D59"/>
    <w:p w14:paraId="7EF3EBA2" w14:textId="7D94E02D" w:rsidR="00A02EA2" w:rsidRDefault="00A02EA2" w:rsidP="00A02EA2">
      <w:pPr>
        <w:pStyle w:val="Heading3"/>
      </w:pPr>
      <w:r>
        <w:t>Most predictable external condition is growth phase for mRNA data and carbon source for protein data</w:t>
      </w:r>
    </w:p>
    <w:p w14:paraId="76D90724" w14:textId="636238B1" w:rsidR="00A02EA2" w:rsidRPr="00BD144F" w:rsidRDefault="00A02EA2" w:rsidP="00A02EA2">
      <w:r>
        <w:t>The results indicate that the performances of models for specific data types and experiments are similar to each other and chosen model is not the main driver of successful prediction on the other hand there is a big variation between conditions. The most predictable external condition is the growth phase from mRNA data and the least predictable one is carbon source. On the other hand, the most predictable external condition is carbon source for protein data and least predictable one is the Mg</w:t>
      </w:r>
      <w:r w:rsidRPr="000717DC">
        <w:rPr>
          <w:vertAlign w:val="superscript"/>
        </w:rPr>
        <w:t xml:space="preserve">+2 </w:t>
      </w:r>
      <w:r>
        <w:t>concentration</w:t>
      </w:r>
      <w:r w:rsidR="007E2FBF">
        <w:t xml:space="preserve"> (Figu</w:t>
      </w:r>
      <w:r w:rsidR="000D14DA">
        <w:t>re 7 and supplementary figure 7</w:t>
      </w:r>
      <w:r w:rsidR="007E2FBF">
        <w:t>)</w:t>
      </w:r>
      <w:r>
        <w:t>. Comparing the results of mRNA and protein data does not make sense because of different sample sizes.  These results are consistent with the “</w:t>
      </w:r>
      <w:r w:rsidRPr="002A0F58">
        <w:t>Clustering of mRNA and protein abundances by different growth conditions</w:t>
      </w:r>
      <w:r>
        <w:t>” table gener</w:t>
      </w:r>
      <w:r w:rsidR="00465854">
        <w:t>ated for the same dataset</w:t>
      </w:r>
      <w:r w:rsidR="00465854">
        <w:fldChar w:fldCharType="begin"/>
      </w:r>
      <w:r w:rsidR="00465854">
        <w:instrText xml:space="preserve"> ADDIN ZOTERO_ITEM CSL_CITATION {"citationID":"8J7Zd7Sk","properties":{"formattedCitation":"{\\rtf \\super 6\\nosupersub{}}","plainCitation":"6"},"citationItems":[{"id":363,"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sidR="00465854">
        <w:fldChar w:fldCharType="separate"/>
      </w:r>
      <w:r w:rsidR="00465854" w:rsidRPr="00465854">
        <w:rPr>
          <w:rFonts w:ascii="Calibri" w:eastAsia="Times New Roman" w:cs="Times New Roman"/>
          <w:vertAlign w:val="superscript"/>
        </w:rPr>
        <w:t>6</w:t>
      </w:r>
      <w:r w:rsidR="00465854">
        <w:fldChar w:fldCharType="end"/>
      </w:r>
    </w:p>
    <w:p w14:paraId="2DC4ED86" w14:textId="77777777" w:rsidR="00A02EA2" w:rsidRPr="008D275F" w:rsidRDefault="00A02EA2" w:rsidP="00791D59"/>
    <w:p w14:paraId="489BA5F0" w14:textId="77777777" w:rsidR="00791D59" w:rsidRDefault="00791D59" w:rsidP="004F79A2">
      <w:pPr>
        <w:pStyle w:val="Heading2"/>
      </w:pPr>
    </w:p>
    <w:p w14:paraId="0D0BCD43" w14:textId="70ED617B" w:rsidR="0040122D" w:rsidRDefault="006E46BD" w:rsidP="004F79A2">
      <w:pPr>
        <w:pStyle w:val="Heading2"/>
      </w:pPr>
      <w:r>
        <w:t>Discussion</w:t>
      </w:r>
    </w:p>
    <w:p w14:paraId="2CD054D8" w14:textId="3A3909D4" w:rsidR="00215531" w:rsidRDefault="001C2934" w:rsidP="004F79A2">
      <w:r>
        <w:t xml:space="preserve">We try to find methods to classify growth conditions of bacteria by analyzing its mRNA and protein concentrations, </w:t>
      </w:r>
      <w:r w:rsidR="00DF5D4D">
        <w:t>this is the inverse problem of finding concentrations of specific mRNA’s and protein under given growth conditions. Overall results indicate that we can predict</w:t>
      </w:r>
      <w:r w:rsidR="00554AA2">
        <w:t xml:space="preserve"> the growth conditions up to </w:t>
      </w:r>
      <w:r w:rsidR="00767B01">
        <w:t>60</w:t>
      </w:r>
      <w:r w:rsidR="00DF5D4D">
        <w:t>% percent of the time</w:t>
      </w:r>
      <w:r w:rsidR="00767B01">
        <w:t xml:space="preserve"> when we try multi category classifications</w:t>
      </w:r>
      <w:r w:rsidR="00DF5D4D">
        <w:t>. We used the dataset</w:t>
      </w:r>
      <w:r w:rsidR="00465854">
        <w:fldChar w:fldCharType="begin"/>
      </w:r>
      <w:r w:rsidR="00465854">
        <w:instrText xml:space="preserve"> ADDIN ZOTERO_ITEM CSL_CITATION {"citationID":"N1zjHaFt","properties":{"formattedCitation":"{\\rtf \\super 6\\nosupersub{}}","plainCitation":"6"},"citationItems":[{"id":363,"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sidR="00465854">
        <w:fldChar w:fldCharType="separate"/>
      </w:r>
      <w:r w:rsidR="00465854" w:rsidRPr="00465854">
        <w:rPr>
          <w:rFonts w:ascii="Calibri" w:eastAsia="Times New Roman" w:cs="Times New Roman"/>
          <w:vertAlign w:val="superscript"/>
        </w:rPr>
        <w:t>6</w:t>
      </w:r>
      <w:r w:rsidR="00465854">
        <w:fldChar w:fldCharType="end"/>
      </w:r>
      <w:r w:rsidR="00DF5D4D">
        <w:t xml:space="preserve"> which includes </w:t>
      </w:r>
      <w:r w:rsidR="00465854">
        <w:t>paired</w:t>
      </w:r>
      <w:r w:rsidR="00DF5D4D">
        <w:t xml:space="preserve"> mRNA and protein reads for analyze.  </w:t>
      </w:r>
    </w:p>
    <w:p w14:paraId="3ED0F9D9" w14:textId="77777777" w:rsidR="00554AA2" w:rsidRDefault="00554AA2" w:rsidP="004F79A2"/>
    <w:p w14:paraId="7618A341" w14:textId="0987DB18" w:rsidR="003121F4" w:rsidRDefault="00560654" w:rsidP="004F79A2">
      <w:r>
        <w:t xml:space="preserve">We can predict the </w:t>
      </w:r>
      <w:r w:rsidR="002D619C">
        <w:t xml:space="preserve">external conditions that the bacteria growth </w:t>
      </w:r>
      <w:r w:rsidR="006F4EDA">
        <w:t xml:space="preserve">even </w:t>
      </w:r>
      <w:r w:rsidR="00784B7B">
        <w:t xml:space="preserve">after batch effect correction even just by using 152 samples for mRNA data and 105 samples for protein data and for 16 distinct conditions. This indicates </w:t>
      </w:r>
      <w:proofErr w:type="gramStart"/>
      <w:r w:rsidR="00784B7B" w:rsidRPr="00784B7B">
        <w:rPr>
          <w:i/>
        </w:rPr>
        <w:t>E.coli</w:t>
      </w:r>
      <w:proofErr w:type="gramEnd"/>
      <w:r w:rsidR="00784B7B">
        <w:t xml:space="preserve"> strongly responses to external conditions in a measureable and consistent way</w:t>
      </w:r>
      <w:r w:rsidR="009D4A9A">
        <w:t>.</w:t>
      </w:r>
    </w:p>
    <w:p w14:paraId="4936B55A" w14:textId="77777777" w:rsidR="009D4A9A" w:rsidRDefault="009D4A9A" w:rsidP="004F79A2"/>
    <w:p w14:paraId="52D80746" w14:textId="1EBBD300" w:rsidR="009D4A9A" w:rsidRPr="00563529" w:rsidRDefault="007C37D2" w:rsidP="004F79A2">
      <w:pPr>
        <w:rPr>
          <w:color w:val="E36C0A" w:themeColor="accent6" w:themeShade="BF"/>
        </w:rPr>
      </w:pPr>
      <w:r>
        <w:rPr>
          <w:color w:val="E36C0A" w:themeColor="accent6" w:themeShade="BF"/>
        </w:rPr>
        <w:lastRenderedPageBreak/>
        <w:t>Results suggest that protein concentrations include more information than mRNA concentrations and combined data includes more information than proteins after the results are controlled for sample size</w:t>
      </w:r>
      <w:r>
        <w:rPr>
          <w:color w:val="E36C0A" w:themeColor="accent6" w:themeShade="BF"/>
        </w:rPr>
        <w:t xml:space="preserve">. </w:t>
      </w:r>
      <w:r w:rsidR="009D4A9A" w:rsidRPr="00563529">
        <w:rPr>
          <w:color w:val="E36C0A" w:themeColor="accent6" w:themeShade="BF"/>
        </w:rPr>
        <w:t>If we equate the number of samples protein data includes more information that mRNA data; but mRNA data still have some information about external conditions that protein data do not have so that the combined dataset can make stronger predictions than both from mRNA and protein data alone</w:t>
      </w:r>
      <w:r>
        <w:rPr>
          <w:color w:val="E36C0A" w:themeColor="accent6" w:themeShade="BF"/>
        </w:rPr>
        <w:t>. I</w:t>
      </w:r>
      <w:r w:rsidR="0089192A">
        <w:rPr>
          <w:color w:val="E36C0A" w:themeColor="accent6" w:themeShade="BF"/>
        </w:rPr>
        <w:t xml:space="preserve">ncrease in predictive power </w:t>
      </w:r>
      <w:r w:rsidR="00521EE1">
        <w:rPr>
          <w:color w:val="E36C0A" w:themeColor="accent6" w:themeShade="BF"/>
        </w:rPr>
        <w:t xml:space="preserve">on internal cellular state </w:t>
      </w:r>
      <w:r w:rsidR="0089192A">
        <w:rPr>
          <w:color w:val="E36C0A" w:themeColor="accent6" w:themeShade="BF"/>
        </w:rPr>
        <w:t xml:space="preserve">after combining multiple omics datasets have been </w:t>
      </w:r>
      <w:r w:rsidR="00763301">
        <w:rPr>
          <w:color w:val="E36C0A" w:themeColor="accent6" w:themeShade="BF"/>
        </w:rPr>
        <w:t xml:space="preserve">theoretically </w:t>
      </w:r>
      <w:r w:rsidR="00C91FB6" w:rsidRPr="00C91FB6">
        <w:rPr>
          <w:color w:val="E36C0A" w:themeColor="accent6" w:themeShade="BF"/>
        </w:rPr>
        <w:t>hypothesized</w:t>
      </w:r>
      <w:r w:rsidR="00C91FB6">
        <w:rPr>
          <w:color w:val="E36C0A" w:themeColor="accent6" w:themeShade="BF"/>
        </w:rPr>
        <w:t xml:space="preserve"> </w:t>
      </w:r>
      <w:r w:rsidR="00C91FB6">
        <w:rPr>
          <w:color w:val="E36C0A" w:themeColor="accent6" w:themeShade="BF"/>
        </w:rPr>
        <w:fldChar w:fldCharType="begin"/>
      </w:r>
      <w:r w:rsidR="006D4ABC">
        <w:rPr>
          <w:color w:val="E36C0A" w:themeColor="accent6" w:themeShade="BF"/>
        </w:rPr>
        <w:instrText xml:space="preserve"> ADDIN ZOTERO_ITEM CSL_CITATION {"citationID":"gEhF7mBs","properties":{"formattedCitation":"{\\rtf \\super 14\\nosupersub{}}","plainCitation":"14"},"citationItems":[{"id":240,"uris":["http://zotero.org/users/local/FOPKHRFW/items/ABPMIMT2"],"uri":["http://zotero.org/users/local/FOPKHRFW/items/ABPMIMT2"],"itemData":{"id":240,"type":"article-journal","title":"Integrating multiple 'omics' analysis for microbial biology: application and methodologies","container-title":"Microbiology (Reading, England)","page":"287-301","volume":"156","issue":"Pt 2","source":"PubMed","abstract":"Recent advances in various 'omics' technologies enable quantitative monitoring of the abundance of various biological molecules in a high-throughput manner, and thus allow determination of their variation between different biological states on a genomic scale. Several popular 'omics' platforms that have been used in microbial systems biology include transcriptomics, which measures mRNA transcript levels; proteomics, which quantifies protein abundance; metabolomics, which determines abundance of small cellular metabolites; interactomics, which resolves the whole set of molecular interactions in cells; and fluxomics, which establishes dynamic changes of molecules within a cell over time. However, no single 'omics' analysis can fully unravel the complexities of fundamental microbial biology. Therefore, integration of multiple layers of information, the multi-'omics' approach, is required to acquire a precise picture of living micro-organisms. In spite of this being a challenging task, some attempts have been made recently to integrate heterogeneous 'omics' datasets in various microbial systems and the results have demonstrated that the multi-'omics' approach is a powerful tool for understanding the functional principles and dynamics of total cellular systems. This article reviews some basic concepts of various experimental 'omics' approaches, recent application of the integrated 'omics' for exploring metabolic and regulatory mechanisms in microbes, and advances in computational and statistical methodologies associated with integrated 'omics' analyses. Online databases and bioinformatic infrastructure available for integrated 'omics' analyses are also briefly discussed.","DOI":"10.1099/mic.0.034793-0","ISSN":"1465-2080","note":"PMID: 19910409","shortTitle":"Integrating multiple 'omics' analysis for microbial biology","journalAbbreviation":"Microbiology (Reading, Engl.)","language":"eng","author":[{"family":"Zhang","given":"Weiwen"},{"family":"Li","given":"Feng"},{"family":"Nie","given":"Lei"}],"issued":{"date-parts":[["2010",2]]}}}],"schema":"https://github.com/citation-style-language/schema/raw/master/csl-citation.json"} </w:instrText>
      </w:r>
      <w:r w:rsidR="00C91FB6">
        <w:rPr>
          <w:color w:val="E36C0A" w:themeColor="accent6" w:themeShade="BF"/>
        </w:rPr>
        <w:fldChar w:fldCharType="separate"/>
      </w:r>
      <w:r w:rsidR="00C91FB6" w:rsidRPr="00C91FB6">
        <w:rPr>
          <w:rFonts w:ascii="Calibri" w:eastAsia="Times New Roman" w:cs="Times New Roman"/>
          <w:color w:val="FF0000"/>
          <w:vertAlign w:val="superscript"/>
        </w:rPr>
        <w:t>14</w:t>
      </w:r>
      <w:r w:rsidR="00C91FB6">
        <w:rPr>
          <w:color w:val="E36C0A" w:themeColor="accent6" w:themeShade="BF"/>
        </w:rPr>
        <w:fldChar w:fldCharType="end"/>
      </w:r>
      <w:r w:rsidR="00C91FB6">
        <w:rPr>
          <w:color w:val="E36C0A" w:themeColor="accent6" w:themeShade="BF"/>
        </w:rPr>
        <w:t xml:space="preserve"> </w:t>
      </w:r>
      <w:r w:rsidR="00763301">
        <w:rPr>
          <w:color w:val="E36C0A" w:themeColor="accent6" w:themeShade="BF"/>
        </w:rPr>
        <w:t xml:space="preserve">and </w:t>
      </w:r>
      <w:r w:rsidR="0089192A">
        <w:rPr>
          <w:color w:val="E36C0A" w:themeColor="accent6" w:themeShade="BF"/>
        </w:rPr>
        <w:t>reported before</w:t>
      </w:r>
      <w:r w:rsidR="001352EA">
        <w:rPr>
          <w:color w:val="E36C0A" w:themeColor="accent6" w:themeShade="BF"/>
        </w:rPr>
        <w:fldChar w:fldCharType="begin"/>
      </w:r>
      <w:r w:rsidR="00144A87">
        <w:rPr>
          <w:color w:val="E36C0A" w:themeColor="accent6" w:themeShade="BF"/>
        </w:rPr>
        <w:instrText xml:space="preserve"> ADDIN ZOTERO_ITEM CSL_CITATION {"citationID":"sg8k0Hn0","properties":{"formattedCitation":"{\\rtf \\super 1,15,16\\nosupersub{}}","plainCitation":"1,15,16"},"citationItems":[{"id":307,"uris":["http://zotero.org/users/local/FOPKHRFW/items/FJANZRZX"],"uri":["http://zotero.org/users/local/FOPKHRFW/items/FJANZRZX"],"itemData":{"id":307,"type":"article-journal","title":"Multi-omics integration accurately predicts cellular state in unexplored conditions for Escherichia coli","container-title":"Nature Communications","volume":"7","source":"www.readcube.com","abstract":"A significant obstacle in training predictive cell models is the lack of integrated data sources. We develop semi-supervised normalization pipelines and perform experimental characterization (growth, transcriptional, proteome) to create Ecomics, a consistent, quality-controlled multi-omics compendium for Escherichia coli with cohesive meta-data information. We then use this resource to train a multi-scale model that integrates four omics layers to predict genome-wide concentrations and growth dynamics. The genetic and environmental ontology reconstructed from the omics data is substantially different and complementary to the genetic and chemical ontologies. The integration of different layers confers an incremental increase in the prediction performance, as does the information about the known gene regulatory and protein-protein interactions. The predictive performance of the model ranges from 0.54 to 0.87 for the various omics layers, which far exceeds various baselines. This work provides an integrative framework of omics-driven predictive modelling that is broadly applicable to guide biological discovery.","URL":"http://www.readcube.com/articles/10.1038/ncomms13090","DOI":"10.1038/ncomms13090","author":[{"family":"Kim","given":"Minseung"},{"family":"Rai","given":"Navneet"},{"family":"Zorraquino","given":"Violeta"},{"family":"Tagkopoulos","given":"Ilias"}],"issued":{"date-parts":[["2016"]]},"accessed":{"date-parts":[["2017",1,17]]}},"label":"page"},{"id":395,"uris":["http://zotero.org/users/local/FOPKHRFW/items/CDBUGRU2"],"uri":["http://zotero.org/users/local/FOPKHRFW/items/CDBUGRU2"],"itemData":{"id":395,"type":"article-journal","title":"Application of integrated transcriptomic, proteomic and metabolomic profiling for the delineation of mechanisms of drug induced cell stress","container-title":"Journal of Proteomics","page":"180-194","volume":"79","source":"ScienceDirect","abstract":"High content omic techniques in combination with stable human in vitro cell culture systems have the potential to improve on current pre-clinical safety regimes by providing detailed mechanistic information of altered cellular processes. Here we investigated the added benefit of integrating transcriptomics, proteomics and metabolomics together with pharmacokinetics for drug testing regimes.\nCultured human renal epithelial cells (RPTEC/TERT1) were exposed to the nephrotoxin Cyclosporine A (CsA) at therapeutic and supratherapeutic concentrations for 14 days. CsA was quantified in supernatants and cellular lysates by LC–MS/MS for kinetic modeling. There was a rapid cellular uptake and accumulation of CsA, with a non-linear relationship between intracellular and applied concentrations. CsA at 15 μM induced mitochondrial disturbances and activation of the Nrf2-oxidative-damage and the unfolded protein-response pathways. All three omic streams provided complementary information, especially pertaining to Nrf2 and ATF4 activation. No stress induction was detected with 5 μM CsA; however, both concentrations resulted in a maximal secretion of cyclophilin B.\nThe study demonstrates for the first time that CsA-induced stress is not directly linked to its primary pharmacology. In addition we demonstrate the power of integrated omics for the elucidation of signaling cascades brought about by compound induced cell stress.","DOI":"10.1016/j.jprot.2012.11.022","ISSN":"1874-3919","journalAbbreviation":"Journal of Proteomics","author":[{"family":"Wilmes","given":"Anja"},{"family":"Limonciel","given":"Alice"},{"family":"Aschauer","given":"Lydia"},{"family":"Moenks","given":"Konrad"},{"family":"Bielow","given":"Chris"},{"family":"Leonard","given":"Martin O."},{"family":"Hamon","given":"Jeremy"},{"family":"Carpi","given":"Donatella"},{"family":"Ruzek","given":"Silke"},{"family":"Handler","given":"Andreas"},{"family":"Schmal","given":"Olga"},{"family":"Herrgen","given":"Karin"},{"family":"Bellwon","given":"Patricia"},{"family":"Burek","given":"Christof"},{"family":"Truisi","given":"Germaine L."},{"family":"Hewitt","given":"Philip"},{"family":"Di Consiglio","given":"Emma"},{"family":"Testai","given":"Emanuela"},{"family":"Blaauboer","given":"Bas J."},{"family":"Guillou","given":"Claude"},{"family":"Huber","given":"Christian G."},{"family":"Lukas","given":"Arno"},{"family":"Pfaller","given":"Walter"},{"family":"Mueller","given":"Stefan O."},{"family":"Bois","given":"Frederic Y."},{"family":"Dekant","given":"Wolfgang"},{"family":"Jennings","given":"Paul"}],"issued":{"date-parts":[["2013",2,21]]}},"label":"page"},{"id":398,"uris":["http://zotero.org/users/local/FOPKHRFW/items/2AFWVN2T"],"uri":["http://zotero.org/users/local/FOPKHRFW/items/2AFWVN2T"],"itemData":{"id":398,"type":"article-journal","title":"Integrative Analysis of Transcriptomic and Proteomic Data: Challenges, Solutions and Applications","container-title":"Critical Reviews in Biotechnology","page":"63-75","volume":"27","issue":"2","source":"Taylor and Francis+NEJM","abstract":"Recent advances in high-throughput technologies enable quantitative monitoring of the abundance of various biological molecules and allow determination of their variation between biological states on a genomic scale. Two popular platforms are DNA microarrays that measure messenger RNA transcript levels, and gel-free proteomic analyses that quantify protein abundance. Obviously, no single approach can fully unravel the complexities of fundamental biology and it is equally clear that integrative analysis of multiple levels of gene expression would be valuable in this endeavor. However, most integrative transcriptomic and proteomic studies have thus far either failed to find a correlation or only observed a weak correlation. In addition to various biological factors, it is suggested that the poor correlation could be quite possibly due to the inadequacy of available statistical tools to compensate for biases in the data collection methodologies. To address this issue, attempts have recently been made to systematically investigate the correlation patterns between transcriptomic and proteomic datasets, and to develop sophisticated statistical tools to improve the chances of capturing a relationship. The goal of these efforts is to enhance understanding of the relationship between transcriptomes and proteomes so that integrative analyses may be utilized to reveal new biological insights that are not accessible through one-dimensional datasets. In this review, we outline some of the challenges associated with integrative analyses and present some preliminary statistical solutions. In addition, some new applications of integrated transcriptomic and proteomic analysis to the investigation of post-transcriptional regulation are also discussed.","DOI":"10.1080/07388550701334212","ISSN":"0738-8551","note":"PMID: 17578703","shortTitle":"Integrative Analysis of Transcriptomic and Proteomic Data","author":[{"family":"Nie","given":"Lei"},{"family":"Wu","given":"Gang"},{"family":"Culley","given":"David E."},{"family":"Scholten","given":"Johannes C. M."},{"family":"Zhang","given":"Weiwen"}],"issued":{"date-parts":[["2007",1,1]]}},"label":"page"}],"schema":"https://github.com/citation-style-language/schema/raw/master/csl-citation.json"} </w:instrText>
      </w:r>
      <w:r w:rsidR="001352EA">
        <w:rPr>
          <w:color w:val="E36C0A" w:themeColor="accent6" w:themeShade="BF"/>
        </w:rPr>
        <w:fldChar w:fldCharType="separate"/>
      </w:r>
      <w:r w:rsidR="00144A87" w:rsidRPr="00144A87">
        <w:rPr>
          <w:rFonts w:ascii="Calibri" w:eastAsia="Times New Roman" w:cs="Times New Roman"/>
          <w:color w:val="FF0000"/>
          <w:vertAlign w:val="superscript"/>
        </w:rPr>
        <w:t>1,15,16</w:t>
      </w:r>
      <w:r w:rsidR="001352EA">
        <w:rPr>
          <w:color w:val="E36C0A" w:themeColor="accent6" w:themeShade="BF"/>
        </w:rPr>
        <w:fldChar w:fldCharType="end"/>
      </w:r>
      <w:r w:rsidR="00C4041F">
        <w:rPr>
          <w:color w:val="E36C0A" w:themeColor="accent6" w:themeShade="BF"/>
        </w:rPr>
        <w:t>.</w:t>
      </w:r>
      <w:r w:rsidR="009675D5">
        <w:rPr>
          <w:color w:val="E36C0A" w:themeColor="accent6" w:themeShade="BF"/>
        </w:rPr>
        <w:t xml:space="preserve"> </w:t>
      </w:r>
    </w:p>
    <w:p w14:paraId="39BFAE20" w14:textId="77777777" w:rsidR="009D4A9A" w:rsidRPr="00563529" w:rsidRDefault="009D4A9A" w:rsidP="004F79A2">
      <w:pPr>
        <w:rPr>
          <w:color w:val="E36C0A" w:themeColor="accent6" w:themeShade="BF"/>
        </w:rPr>
      </w:pPr>
    </w:p>
    <w:p w14:paraId="3BECD68D" w14:textId="538762E8" w:rsidR="009D4A9A" w:rsidRPr="00563529" w:rsidRDefault="009D4A9A" w:rsidP="004F79A2">
      <w:pPr>
        <w:rPr>
          <w:color w:val="E36C0A" w:themeColor="accent6" w:themeShade="BF"/>
        </w:rPr>
      </w:pPr>
      <w:r w:rsidRPr="00563529">
        <w:rPr>
          <w:color w:val="E36C0A" w:themeColor="accent6" w:themeShade="BF"/>
        </w:rPr>
        <w:t xml:space="preserve">The prediction power of the tests decrease </w:t>
      </w:r>
      <w:r w:rsidR="0013120E">
        <w:rPr>
          <w:color w:val="E36C0A" w:themeColor="accent6" w:themeShade="BF"/>
        </w:rPr>
        <w:t>from exponential to stationary phase</w:t>
      </w:r>
      <w:r w:rsidRPr="00563529">
        <w:rPr>
          <w:color w:val="E36C0A" w:themeColor="accent6" w:themeShade="BF"/>
        </w:rPr>
        <w:t>, which indicates the concentration</w:t>
      </w:r>
      <w:r w:rsidR="00502021">
        <w:rPr>
          <w:color w:val="E36C0A" w:themeColor="accent6" w:themeShade="BF"/>
        </w:rPr>
        <w:t xml:space="preserve"> of mRNA and proteins become </w:t>
      </w:r>
      <w:r w:rsidR="00C318C0">
        <w:rPr>
          <w:color w:val="E36C0A" w:themeColor="accent6" w:themeShade="BF"/>
        </w:rPr>
        <w:t>indistinguishable, this behavior is independent from</w:t>
      </w:r>
      <w:r w:rsidRPr="00563529">
        <w:rPr>
          <w:color w:val="E36C0A" w:themeColor="accent6" w:themeShade="BF"/>
        </w:rPr>
        <w:t xml:space="preserve"> external conditions.</w:t>
      </w:r>
      <w:r w:rsidR="00E00A86" w:rsidRPr="00563529">
        <w:rPr>
          <w:color w:val="E36C0A" w:themeColor="accent6" w:themeShade="BF"/>
        </w:rPr>
        <w:t xml:space="preserve"> </w:t>
      </w:r>
    </w:p>
    <w:p w14:paraId="7FDFA8CC" w14:textId="2A767F5A" w:rsidR="00560654" w:rsidRPr="00563529" w:rsidRDefault="00CE4EB5" w:rsidP="00CE4EB5">
      <w:pPr>
        <w:tabs>
          <w:tab w:val="left" w:pos="6853"/>
        </w:tabs>
        <w:rPr>
          <w:color w:val="E36C0A" w:themeColor="accent6" w:themeShade="BF"/>
        </w:rPr>
      </w:pPr>
      <w:r>
        <w:rPr>
          <w:color w:val="E36C0A" w:themeColor="accent6" w:themeShade="BF"/>
        </w:rPr>
        <w:tab/>
      </w:r>
    </w:p>
    <w:p w14:paraId="39C5F125" w14:textId="64010B75" w:rsidR="003E74D5" w:rsidRDefault="00B524F7" w:rsidP="003E74D5">
      <w:pPr>
        <w:rPr>
          <w:color w:val="E36C0A" w:themeColor="accent6" w:themeShade="BF"/>
        </w:rPr>
      </w:pPr>
      <w:r w:rsidRPr="00563529">
        <w:rPr>
          <w:color w:val="E36C0A" w:themeColor="accent6" w:themeShade="BF"/>
        </w:rPr>
        <w:t>Growth phase strongly effects mRNA concentrations, stronger than any other effect that we investigate. Carbon source strongly effects protein concentrations, stronger than any other parameter that we investigate.</w:t>
      </w:r>
      <w:r w:rsidR="00FE313F">
        <w:rPr>
          <w:color w:val="E36C0A" w:themeColor="accent6" w:themeShade="BF"/>
        </w:rPr>
        <w:t xml:space="preserve"> </w:t>
      </w:r>
      <w:r w:rsidR="003E74D5">
        <w:rPr>
          <w:color w:val="E36C0A" w:themeColor="accent6" w:themeShade="BF"/>
        </w:rPr>
        <w:t>Those results are in agreement with previous investigation of the same dataset</w:t>
      </w:r>
      <w:r w:rsidR="003E74D5">
        <w:rPr>
          <w:color w:val="E36C0A" w:themeColor="accent6" w:themeShade="BF"/>
        </w:rPr>
        <w:fldChar w:fldCharType="begin"/>
      </w:r>
      <w:r w:rsidR="003E74D5">
        <w:rPr>
          <w:color w:val="E36C0A" w:themeColor="accent6" w:themeShade="BF"/>
        </w:rPr>
        <w:instrText xml:space="preserve"> ADDIN ZOTERO_ITEM CSL_CITATION {"citationID":"QzCcSmAE","properties":{"formattedCitation":"{\\rtf \\super 6\\nosupersub{}}","plainCitation":"6"},"citationItems":[{"id":363,"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sidR="003E74D5">
        <w:rPr>
          <w:color w:val="E36C0A" w:themeColor="accent6" w:themeShade="BF"/>
        </w:rPr>
        <w:fldChar w:fldCharType="separate"/>
      </w:r>
      <w:r w:rsidR="003E74D5" w:rsidRPr="003E74D5">
        <w:rPr>
          <w:rFonts w:ascii="Calibri" w:eastAsia="Times New Roman" w:cs="Times New Roman"/>
          <w:color w:val="FF0000"/>
          <w:vertAlign w:val="superscript"/>
        </w:rPr>
        <w:t>6</w:t>
      </w:r>
      <w:r w:rsidR="003E74D5">
        <w:rPr>
          <w:color w:val="E36C0A" w:themeColor="accent6" w:themeShade="BF"/>
        </w:rPr>
        <w:fldChar w:fldCharType="end"/>
      </w:r>
      <w:r w:rsidR="003E74D5">
        <w:rPr>
          <w:color w:val="E36C0A" w:themeColor="accent6" w:themeShade="BF"/>
        </w:rPr>
        <w:t xml:space="preserve">. In that study, we </w:t>
      </w:r>
      <w:r w:rsidR="003E74D5">
        <w:rPr>
          <w:color w:val="E36C0A" w:themeColor="accent6" w:themeShade="BF"/>
        </w:rPr>
        <w:t>looked for cluster purity with the help of</w:t>
      </w:r>
      <w:r w:rsidR="003E74D5" w:rsidRPr="00727C74">
        <w:t xml:space="preserve"> </w:t>
      </w:r>
      <w:proofErr w:type="spellStart"/>
      <w:r w:rsidR="003E74D5" w:rsidRPr="00727C74">
        <w:rPr>
          <w:color w:val="E36C0A" w:themeColor="accent6" w:themeShade="BF"/>
        </w:rPr>
        <w:t>cophenetic</w:t>
      </w:r>
      <w:proofErr w:type="spellEnd"/>
      <w:r w:rsidR="003E74D5" w:rsidRPr="00727C74">
        <w:rPr>
          <w:color w:val="E36C0A" w:themeColor="accent6" w:themeShade="BF"/>
        </w:rPr>
        <w:t xml:space="preserve"> </w:t>
      </w:r>
      <w:r w:rsidR="003E74D5">
        <w:rPr>
          <w:color w:val="E36C0A" w:themeColor="accent6" w:themeShade="BF"/>
        </w:rPr>
        <w:t xml:space="preserve">distance </w:t>
      </w:r>
      <w:r w:rsidR="003E74D5" w:rsidRPr="00727C74">
        <w:rPr>
          <w:color w:val="E36C0A" w:themeColor="accent6" w:themeShade="BF"/>
        </w:rPr>
        <w:t xml:space="preserve">of the </w:t>
      </w:r>
      <w:proofErr w:type="spellStart"/>
      <w:r w:rsidR="003E74D5">
        <w:rPr>
          <w:color w:val="E36C0A" w:themeColor="accent6" w:themeShade="BF"/>
        </w:rPr>
        <w:t>dendrogram</w:t>
      </w:r>
      <w:proofErr w:type="spellEnd"/>
      <w:r w:rsidR="003E74D5">
        <w:rPr>
          <w:color w:val="E36C0A" w:themeColor="accent6" w:themeShade="BF"/>
        </w:rPr>
        <w:t xml:space="preserve"> generated for mRNA and protein datasets </w:t>
      </w:r>
      <w:r w:rsidR="003E74D5">
        <w:rPr>
          <w:color w:val="E36C0A" w:themeColor="accent6" w:themeShade="BF"/>
        </w:rPr>
        <w:fldChar w:fldCharType="begin"/>
      </w:r>
      <w:r w:rsidR="003E74D5">
        <w:rPr>
          <w:color w:val="E36C0A" w:themeColor="accent6" w:themeShade="BF"/>
        </w:rPr>
        <w:instrText xml:space="preserve"> ADDIN ZOTERO_ITEM CSL_CITATION {"citationID":"e5gosg61b","properties":{"formattedCitation":"{\\rtf \\super 17,18\\nosupersub{}}","plainCitation":"17,18"},"citationItems":[{"id":301,"uris":["http://zotero.org/users/local/FOPKHRFW/items/7PGH5UH2"],"uri":["http://zotero.org/users/local/FOPKHRFW/items/7PGH5UH2"],"itemData":{"id":301,"type":"article-journal","title":"The Comparison of Dendrograms by Objective Methods","container-title":"Taxon","page":"33-40","volume":"11","issue":"2","source":"JSTOR","DOI":"10.2307/1217208","ISSN":"0040-0262","journalAbbreviation":"Taxon","author":[{"family":"Sokal","given":"Robert R."},{"family":"Rohlf","given":"F. James"}],"issued":{"date-parts":[["1962"]]}},"label":"page"},{"id":299,"uris":["http://zotero.org/users/local/FOPKHRFW/items/PGUJR6JK"],"uri":["http://zotero.org/users/local/FOPKHRFW/items/PGUJR6JK"],"itemData":{"id":299,"type":"book","title":"Data Clustering: Theory, Algorithms, and Applications","publisher":"SIAM","number-of-pages":"471","source":"Google Books","abstract":"Cluster analysis is an unsupervised process that divides a set of objects into homogeneous groups. This book starts with basic information on cluster analysis, including the classification of data and the corresponding similarity measures, followed by the presentation of over 50 clustering algorithms in groups according to some specific baseline methodologies such as hierarchical, centre-based, and search-based methods. As a result, readers and users can easily identify an appropriate algorithm for their applications and compare novel ideas with existing results. The book also provides examples of clustering applications to illustrate the advantages and shortcomings of different clustering architectures and algorithms. Application areas include pattern recognition, artificial intelligence, information technology, image processing, biology, psychology, and marketing. Suitable as a textbook for an introductory course in cluster analysis or as source material for a graduate-level introduction to data mining.","ISBN":"978-0-89871-623-8","note":"Google-Books-ID: ZXLSVPN1X1sC","shortTitle":"Data Clustering","language":"en","author":[{"family":"Gan","given":"Guojun"},{"family":"Ma","given":"Chaoqun"},{"family":"Wu","given":"Jianhong"}],"issued":{"date-parts":[["2007",7,12]]}},"label":"page"}],"schema":"https://github.com/citation-style-language/schema/raw/master/csl-citation.json"} </w:instrText>
      </w:r>
      <w:r w:rsidR="003E74D5">
        <w:rPr>
          <w:color w:val="E36C0A" w:themeColor="accent6" w:themeShade="BF"/>
        </w:rPr>
        <w:fldChar w:fldCharType="separate"/>
      </w:r>
      <w:r w:rsidR="003E74D5" w:rsidRPr="003E74D5">
        <w:rPr>
          <w:rFonts w:ascii="Calibri" w:eastAsia="Times New Roman" w:cs="Times New Roman"/>
          <w:color w:val="FF0000"/>
          <w:vertAlign w:val="superscript"/>
        </w:rPr>
        <w:t>17,18</w:t>
      </w:r>
      <w:r w:rsidR="003E74D5">
        <w:rPr>
          <w:color w:val="E36C0A" w:themeColor="accent6" w:themeShade="BF"/>
        </w:rPr>
        <w:fldChar w:fldCharType="end"/>
      </w:r>
      <w:r w:rsidR="003E74D5">
        <w:rPr>
          <w:color w:val="E36C0A" w:themeColor="accent6" w:themeShade="BF"/>
        </w:rPr>
        <w:t>. C</w:t>
      </w:r>
      <w:r w:rsidR="003E74D5">
        <w:rPr>
          <w:color w:val="E36C0A" w:themeColor="accent6" w:themeShade="BF"/>
        </w:rPr>
        <w:t xml:space="preserve">omparison of those results with the predictability of the external conditions indicate, more the sample clusters are isolated more predictable they are.  </w:t>
      </w:r>
    </w:p>
    <w:p w14:paraId="6BFAA9E5" w14:textId="77777777" w:rsidR="0093631F" w:rsidRDefault="0093631F" w:rsidP="004F79A2">
      <w:pPr>
        <w:rPr>
          <w:color w:val="E36C0A" w:themeColor="accent6" w:themeShade="BF"/>
        </w:rPr>
      </w:pPr>
    </w:p>
    <w:p w14:paraId="4B7F45DB" w14:textId="0B342EF8" w:rsidR="00B524F7" w:rsidRDefault="00FE313F" w:rsidP="004F79A2">
      <w:pPr>
        <w:rPr>
          <w:color w:val="E36C0A" w:themeColor="accent6" w:themeShade="BF"/>
        </w:rPr>
      </w:pPr>
      <w:r>
        <w:rPr>
          <w:color w:val="E36C0A" w:themeColor="accent6" w:themeShade="BF"/>
        </w:rPr>
        <w:t xml:space="preserve">The </w:t>
      </w:r>
    </w:p>
    <w:p w14:paraId="22EC6C03" w14:textId="24410977" w:rsidR="0018334C" w:rsidRDefault="00435E30" w:rsidP="00435E30">
      <w:pPr>
        <w:pStyle w:val="ListParagraph"/>
        <w:numPr>
          <w:ilvl w:val="0"/>
          <w:numId w:val="8"/>
        </w:numPr>
        <w:rPr>
          <w:color w:val="E36C0A" w:themeColor="accent6" w:themeShade="BF"/>
        </w:rPr>
      </w:pPr>
      <w:r>
        <w:rPr>
          <w:color w:val="E36C0A" w:themeColor="accent6" w:themeShade="BF"/>
        </w:rPr>
        <w:t>Results are agreement with previous paper</w:t>
      </w:r>
    </w:p>
    <w:p w14:paraId="55832C22" w14:textId="34574E8D" w:rsidR="00435E30" w:rsidRDefault="00435E30" w:rsidP="00435E30">
      <w:pPr>
        <w:pStyle w:val="ListParagraph"/>
        <w:numPr>
          <w:ilvl w:val="0"/>
          <w:numId w:val="8"/>
        </w:numPr>
        <w:rPr>
          <w:color w:val="E36C0A" w:themeColor="accent6" w:themeShade="BF"/>
        </w:rPr>
      </w:pPr>
      <w:r>
        <w:rPr>
          <w:color w:val="E36C0A" w:themeColor="accent6" w:themeShade="BF"/>
        </w:rPr>
        <w:t>We already did something for correcting batch effects</w:t>
      </w:r>
    </w:p>
    <w:p w14:paraId="6E14F065" w14:textId="146D3471" w:rsidR="00435E30" w:rsidRPr="00435E30" w:rsidRDefault="00435E30" w:rsidP="00435E30">
      <w:pPr>
        <w:pStyle w:val="ListParagraph"/>
        <w:numPr>
          <w:ilvl w:val="0"/>
          <w:numId w:val="8"/>
        </w:numPr>
        <w:rPr>
          <w:color w:val="E36C0A" w:themeColor="accent6" w:themeShade="BF"/>
        </w:rPr>
      </w:pPr>
      <w:r>
        <w:rPr>
          <w:color w:val="E36C0A" w:themeColor="accent6" w:themeShade="BF"/>
        </w:rPr>
        <w:t>Batch effects are there for other tests too</w:t>
      </w:r>
    </w:p>
    <w:p w14:paraId="6CA7C503" w14:textId="77777777" w:rsidR="00B524F7" w:rsidRDefault="00B524F7" w:rsidP="004F79A2"/>
    <w:p w14:paraId="33F9C5FD" w14:textId="37FE0F50" w:rsidR="003121F4" w:rsidRDefault="003121F4" w:rsidP="004F79A2">
      <w:r>
        <w:t xml:space="preserve">The biggest handicap of the work is the sample size, although the sample size is </w:t>
      </w:r>
      <w:r w:rsidR="00B0234D">
        <w:t>comparable or larger</w:t>
      </w:r>
      <w:r>
        <w:t xml:space="preserve"> compared to similar </w:t>
      </w:r>
      <w:r w:rsidR="00B553F8">
        <w:t xml:space="preserve">multi-conditional transcriptomic </w:t>
      </w:r>
      <w:r w:rsidR="00E351A7">
        <w:t>and/</w:t>
      </w:r>
      <w:r w:rsidR="00B553F8">
        <w:t xml:space="preserve">or proteomic studies </w:t>
      </w:r>
      <w:r w:rsidR="00FA188D">
        <w:fldChar w:fldCharType="begin"/>
      </w:r>
      <w:r w:rsidR="006D4ABC">
        <w:instrText xml:space="preserve"> ADDIN ZOTERO_ITEM CSL_CITATION {"citationID":"auoenBbo","properties":{"formattedCitation":"{\\rtf \\super 19\\uc0\\u8211{}22\\nosupersub{}}","plainCitation":"19–22"},"citationItems":[{"id":266,"uris":["http://zotero.org/users/local/FOPKHRFW/items/TJIK6MAA"],"uri":["http://zotero.org/users/local/FOPKHRFW/items/TJIK6MAA"],"itemData":{"id":266,"type":"article-journal","title":"The quantitative and condition-dependent Escherichia coli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label":"page"},{"id":261,"uris":["http://zotero.org/users/local/FOPKHRFW/items/AZV3SKMU"],"uri":["http://zotero.org/users/local/FOPKHRFW/items/AZV3SKMU"],"itemData":{"id":261,"type":"article-journal","title":"Characterization of the E. coli proteome and its modifications during growth and ethanol stress","container-title":"Frontiers in Microbiology","page":"103","volume":"6","source":"PubMed","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DOI":"10.3389/fmicb.2015.00103","ISSN":"1664-302X","note":"PMID: 25741329\nPMCID: PMC4332353","journalAbbreviation":"Front Microbiol","language":"eng","author":[{"family":"Soufi","given":"Boumediene"},{"family":"Krug","given":"Karsten"},{"family":"Harst","given":"Andreas"},{"family":"Macek","given":"Boris"}],"issued":{"date-parts":[["2015"]]}},"label":"page"},{"id":84,"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label":"page"},{"id":39,"uris":["http://zotero.org/users/local/FOPKHRFW/items/2C65XS8K"],"uri":["http://zotero.org/users/local/FOPKHRFW/items/2C65XS8K"],"itemData":{"id":39,"type":"article-journal","title":"Comparative multi-omics systems analysis of Escherichia coli strains B and K-12","container-title":"Genome Biology","page":"R37","volume":"13","issue":"5","source":"PubMed Central","abstract":"Background\nElucidation of a genotype-phenotype relationship is critical to understand an organism at the whole-system level. Here, we demonstrate that comparative analyses of multi-omics data combined with a computational modeling approach provide a framework for elucidating the phenotypic characteristics of organisms whose genomes are sequenced.\n\nResults\nWe present a comprehensive analysis of genome-wide measurements incorporating multifaceted holistic data - genome, transcriptome, proteome, and phenome - to determine the differences between Escherichia coli B and K-12 strains. A genome-scale metabolic network of E. coli B was reconstructed and used to identify genetic bases of the phenotypes unique to B compared with K-12 through in silico complementation testing. This systems analysis revealed that E. coli B is well-suited for production of recombinant proteins due to a greater capacity for amino acid biosynthesis, fewer proteases, and lack of flagella. Furthermore, E. coli B has an additional type II secretion system and a different cell wall and outer membrane composition predicted to be more favorable for protein secretion. In contrast, E. coli K-12 showed a higher expression of heat shock genes and was less susceptible to certain stress conditions.\n\nConclusions\nThis integrative systems approach provides a high-resolution system-wide view and insights into why two closely related strains of E. coli, B and K-12, manifest distinct phenotypes. Therefore, systematic understanding of cellular physiology and metabolism of the strains is essential not only to determine culture conditions but also to design recombinant hosts.","DOI":"10.1186/gb-2012-13-5-r37","ISSN":"1465-6906","note":"PMID: 22632713\nPMCID: PMC3446290","journalAbbreviation":"Genome Biol","author":[{"family":"Yoon","given":"Sung Ho"},{"family":"Han","given":"Mee-Jung"},{"family":"Jeong","given":"Haeyoung"},{"family":"Lee","given":"Choong Hoon"},{"family":"Xia","given":"Xiao-Xia"},{"family":"Lee","given":"Dae-Hee"},{"family":"Shim","given":"Ji Hoon"},{"family":"Lee","given":"Sang Yup"},{"family":"Oh","given":"Tae Kwang"},{"family":"Kim","given":"Jihyun F"}],"issued":{"date-parts":[["2012"]]}},"label":"page"}],"schema":"https://github.com/citation-style-language/schema/raw/master/csl-citation.json"} </w:instrText>
      </w:r>
      <w:r w:rsidR="00FA188D">
        <w:fldChar w:fldCharType="separate"/>
      </w:r>
      <w:r w:rsidR="006D4ABC" w:rsidRPr="006D4ABC">
        <w:rPr>
          <w:rFonts w:ascii="Calibri" w:eastAsia="Times New Roman" w:cs="Times New Roman"/>
          <w:vertAlign w:val="superscript"/>
        </w:rPr>
        <w:t>19–22</w:t>
      </w:r>
      <w:r w:rsidR="00FA188D">
        <w:fldChar w:fldCharType="end"/>
      </w:r>
      <w:r>
        <w:t xml:space="preserve">, the comparison between </w:t>
      </w:r>
      <w:r w:rsidR="007B6038">
        <w:t>all data</w:t>
      </w:r>
      <w:r>
        <w:t xml:space="preserve"> and intersection </w:t>
      </w:r>
      <w:r w:rsidR="007B6038">
        <w:t xml:space="preserve">data </w:t>
      </w:r>
      <w:r>
        <w:t xml:space="preserve">analyses </w:t>
      </w:r>
      <w:r w:rsidR="00B82310">
        <w:t xml:space="preserve">(figure </w:t>
      </w:r>
      <w:r w:rsidR="00B93FC2">
        <w:t>4a</w:t>
      </w:r>
      <w:r w:rsidR="00B82310">
        <w:t xml:space="preserve"> vs sup</w:t>
      </w:r>
      <w:r w:rsidR="00B93FC2">
        <w:t>plementary figure 3 and figure 4b</w:t>
      </w:r>
      <w:r w:rsidR="00B82310">
        <w:t xml:space="preserve"> vs. supplementary figure 4) </w:t>
      </w:r>
      <w:r w:rsidR="006D6530">
        <w:t xml:space="preserve">indicates </w:t>
      </w:r>
      <w:r>
        <w:t xml:space="preserve">the </w:t>
      </w:r>
      <w:r w:rsidR="006D6530">
        <w:t>prediction power decreases for smaller</w:t>
      </w:r>
      <w:r>
        <w:t xml:space="preserve"> sample set</w:t>
      </w:r>
      <w:r w:rsidR="007B6038">
        <w:t>s</w:t>
      </w:r>
      <w:r w:rsidR="006D6530">
        <w:t xml:space="preserve"> for both mRNA and protein data</w:t>
      </w:r>
      <w:r>
        <w:t xml:space="preserve">. This indicates we are not in stationary </w:t>
      </w:r>
      <w:r w:rsidR="007B2E45">
        <w:t>predictabilit</w:t>
      </w:r>
      <w:bookmarkStart w:id="1" w:name="_GoBack"/>
      <w:bookmarkEnd w:id="1"/>
      <w:r w:rsidR="007B2E45">
        <w:t>y</w:t>
      </w:r>
      <w:r w:rsidR="006D6530">
        <w:t xml:space="preserve"> </w:t>
      </w:r>
      <w:r>
        <w:t>regime</w:t>
      </w:r>
      <w:r w:rsidR="006D6530">
        <w:t xml:space="preserve"> </w:t>
      </w:r>
      <w:r>
        <w:t xml:space="preserve">in terms of number of samples. </w:t>
      </w:r>
    </w:p>
    <w:p w14:paraId="23B0C2BC" w14:textId="77777777" w:rsidR="00DB5448" w:rsidRDefault="00DB5448" w:rsidP="004F79A2"/>
    <w:p w14:paraId="4F2B6C94" w14:textId="5400B6DA" w:rsidR="00DB5448" w:rsidRDefault="00DB5448" w:rsidP="004F79A2">
      <w:r>
        <w:t>The second problem seems to be associated with sample number bias</w:t>
      </w:r>
      <w:r w:rsidR="00FA56F0">
        <w:fldChar w:fldCharType="begin"/>
      </w:r>
      <w:r w:rsidR="00FA56F0">
        <w:instrText xml:space="preserve"> ADDIN ZOTERO_ITEM CSL_CITATION {"citationID":"2el8qmqlas","properties":{"formattedCitation":"{\\rtf \\super 23\\uc0\\u8211{}25\\nosupersub{}}","plainCitation":"23–25"},"citationItems":[{"id":425,"uris":["http://zotero.org/users/local/FOPKHRFW/items/G9DUIDW8"],"uri":["http://zotero.org/users/local/FOPKHRFW/items/G9DUIDW8"],"itemData":{"id":425,"type":"article-journal","title":"A Study of the Behavior of Several Methods for Balancing Machine Learning Training Data","container-title":"SIGKDD Explor. Newsl.","page":"20–29","volume":"6","issue":"1","source":"ACM Digital Library","abstract":"There are several aspects that might influence the performance achieved by existing learning systems. It has been reported that one of these aspects is related to class imbalance in which examples in training data belonging to one class heavily outnumber the examples in the other class. In this situation, which is found in real world data describing an infrequent but important event, the learning system may have difficulties to learn the concept related to the minority class. In this work we perform a broad experimental evaluation involving ten methods, three of them proposed by the authors, to deal with the class imbalance problem in thirteen UCI data sets. Our experiments provide evidence that class imbalance does not systematically hinder the performance of learning systems. In fact, the problem seems to be related to learning with too few minority class examples in the presence of other complicating factors, such as class overlapping. Two of our proposed methods deal with these conditions directly, allying a known over-sampling method with data cleaning methods in order to produce better-defined class clusters. Our comparative experiments show that, in general, over-sampling methods provide more accurate results than under-sampling methods considering the area under the ROC curve (AUC). This result seems to contradict results previously published in the literature. Two of our proposed methods, Smote + Tomek and Smote + ENN, presented very good results for data sets with a small number of positive examples. Moreover, Random over-sampling, a very simple over-sampling method, is very competitive to more complex over-sampling methods. Since the over-sampling methods provided very good performance results, we also measured the syntactic complexity of the decision trees induced from over-sampled data. Our results show that these trees are usually more complex then the ones induced from original data. Random over-sampling usually produced the smallest increase in the mean number of induced rules and Smote + ENN the smallest increase in the mean number of conditions per rule, when compared among the investigated over-sampling methods.","DOI":"10.1145/1007730.1007735","ISSN":"1931-0145","author":[{"family":"Batista","given":"Gustavo E. A. P. A."},{"family":"Prati","given":"Ronaldo C."},{"family":"Monard","given":"Maria Carolina"}],"issued":{"date-parts":[["2004",6]]}},"label":"page"},{"id":420,"uris":["http://zotero.org/users/local/FOPKHRFW/items/56J93WC6"],"uri":["http://zotero.org/users/local/FOPKHRFW/items/56J93WC6"],"itemData":{"id":420,"type":"chapter","title":"Data Mining for Imbalanced Datasets: An Overview","container-title":"Data Mining and Knowledge Discovery Handbook","publisher":"Springer US","page":"853-867","source":"link.springer.com","abstract":"A dataset is imbalanced if the classification categories are not approximately equally represented. Recent years brought increased interest in applying machine learning techniques to difficult “real-world” problems, many of which are characterized by imbalanced data. Additionally the distribution of the testing data may differ from that of the training data, and the true misclassification costs may be unknown at learning time. Predictive accuracy, a popular choice for evaluating performance of a classifier, might not be appropriate when the data is imbalanced and/or the costs of different errors vary markedly. In this Chapter, we discuss some of the sampling techniques used for balancing the datasets, and the performance measures more appropriate for mining imbalanced datasets.","URL":"http://link.springer.com/chapter/10.1007/0-387-25465-X_40","ISBN":"978-0-387-24435-8","note":"DOI: 10.1007/0-387-25465-X_40","shortTitle":"Data Mining for Imbalanced Datasets","language":"en","author":[{"family":"Chawla","given":"Nitesh V."}],"editor":[{"family":"Maimon","given":"Oded"},{"family":"Rokach","given":"Lior"}],"issued":{"date-parts":[["2005"]]},"accessed":{"date-parts":[["2017",4,24]]}},"label":"page"},{"id":423,"uris":["http://zotero.org/users/local/FOPKHRFW/items/DUCE7A72"],"uri":["http://zotero.org/users/local/FOPKHRFW/items/DUCE7A72"],"itemData":{"id":423,"type":"article-journal","title":"Learning from Imbalanced Data","container-title":"IEEE Transactions on Knowledge and Data Engineering","page":"1263-1284","volume":"21","issue":"9","source":"IEEE Xplore","abstract":"With the continuous expansion of data availability in many large-scale, complex, and networked systems, such as surveillance, security, Internet, and finance, it becomes critical to advance the fundamental understanding of knowledge discovery and analysis from raw data to support decision-making processes. Although existing knowledge discovery and data engineering techniques have shown great success in many real-world applications, the problem of learning from imbalanced data (the imbalanced learning problem) is a relatively new challenge that has attracted growing attention from both academia and industry. The imbalanced learning problem is concerned with the performance of learning algorithms in the presence of underrepresented data and severe class distribution skews. Due to the inherent complex characteristics of imbalanced data sets, learning from such data requires new understandings, principles, algorithms, and tools to transform vast amounts of raw data efficiently into information and knowledge representation. In this paper, we provide a comprehensive review of the development of research in learning from imbalanced data. Our focus is to provide a critical review of the nature of the problem, the state-of-the-art technologies, and the current assessment metrics used to evaluate learning performance under the imbalanced learning scenario. Furthermore, in order to stimulate future research in this field, we also highlight the major opportunities and challenges, as well as potential important research directions for learning from imbalanced data.","DOI":"10.1109/TKDE.2008.239","ISSN":"1041-4347","author":[{"family":"He","given":"H."},{"family":"Garcia","given":"E. A."}],"issued":{"date-parts":[["2009",9]]}},"label":"page"}],"schema":"https://github.com/citation-style-language/schema/raw/master/csl-citation.json"} </w:instrText>
      </w:r>
      <w:r w:rsidR="00FA56F0">
        <w:fldChar w:fldCharType="separate"/>
      </w:r>
      <w:r w:rsidR="00FA56F0" w:rsidRPr="00FA56F0">
        <w:rPr>
          <w:rFonts w:ascii="Calibri" w:eastAsia="Times New Roman" w:cs="Times New Roman"/>
          <w:vertAlign w:val="superscript"/>
        </w:rPr>
        <w:t>23–25</w:t>
      </w:r>
      <w:r w:rsidR="00FA56F0">
        <w:fldChar w:fldCharType="end"/>
      </w:r>
      <w:r>
        <w:t>, although we made</w:t>
      </w:r>
      <w:r w:rsidR="003367F9">
        <w:t xml:space="preserve"> </w:t>
      </w:r>
      <w:r>
        <w:t>correction</w:t>
      </w:r>
      <w:r w:rsidR="003367F9">
        <w:t>s</w:t>
      </w:r>
      <w:r>
        <w:t xml:space="preserve"> with weight factors</w:t>
      </w:r>
      <w:r w:rsidR="000E6A0F">
        <w:fldChar w:fldCharType="begin"/>
      </w:r>
      <w:r w:rsidR="00465854">
        <w:instrText xml:space="preserve"> ADDIN ZOTERO_ITEM CSL_CITATION {"citationID":"wOCuwVZ1","properties":{"formattedCitation":"{\\rtf \\super 26,27\\nosupersub{}}","plainCitation":"26,27"},"citationItems":[{"id":427,"uris":["http://zotero.org/users/local/FOPKHRFW/items/MFZZJWP2"],"uri":["http://zotero.org/users/local/FOPKHRFW/items/MFZZJWP2"],"itemData":{"id":427,"type":"paper-conference","title":"Weighted support vector machine for classification with uneven training class sizes","container-title":"2005 International Conference on Machine Learning and Cybernetics","page":"4365-4369 Vol. 7","volume":"7","source":"IEEE Xplore","event":"2005 International Conference on Machine Learning and Cybernetics","abstract":"In the standard support vector machines for classification, training sets with uneven class sizes results in classification biases towards the class with the large training size. That is to say, the larger the training sample size for one class is, the smaller its corresponding classification error rate is, while the smaller the sample size, the larger the classification error rate. The main causes lie in that the penalty of misclassification for each training sample is considered equally. Weighted support vector machines for classification are proposed in this paper where penalty of misclassification for each training sample is different. By setting the equal penalty for the training samples belonging to same class, and setting the ratio of penalties for different classes to the inverse ratio of the training class sizes, the obtained weighted support vector machines compensate for the undesirable effects caused by the uneven training class size, and the classification accuracy for the class with small training size is improved. Experimental simulations on breast cancer diagnosis show the effectiveness of the proposed methods.","DOI":"10.1109/ICMLC.2005.1527706","author":[{"family":"Huang","given":"Yi-Min"},{"family":"Du","given":"Shu-Xin"}],"issued":{"date-parts":[["2005",8]]}},"label":"page"},{"id":429,"uris":["http://zotero.org/users/local/FOPKHRFW/items/R8EX5X2V"],"uri":["http://zotero.org/users/local/FOPKHRFW/items/R8EX5X2V"],"itemData":{"id":429,"type":"webpage","title":"Support Vector Machines","URL":"http://www.di.fc.ul.pt/~jpn/r/svm/svm.html","accessed":{"date-parts":[["2017",4,24]]}},"label":"page"}],"schema":"https://github.com/citation-style-language/schema/raw/master/csl-citation.json"} </w:instrText>
      </w:r>
      <w:r w:rsidR="000E6A0F">
        <w:fldChar w:fldCharType="separate"/>
      </w:r>
      <w:r w:rsidR="00465854" w:rsidRPr="00465854">
        <w:rPr>
          <w:rFonts w:ascii="Calibri" w:eastAsia="Times New Roman" w:cs="Times New Roman"/>
          <w:vertAlign w:val="superscript"/>
        </w:rPr>
        <w:t>26,27</w:t>
      </w:r>
      <w:r w:rsidR="000E6A0F">
        <w:fldChar w:fldCharType="end"/>
      </w:r>
      <w:r w:rsidR="00AE0060">
        <w:t xml:space="preserve"> and</w:t>
      </w:r>
      <w:r w:rsidR="003367F9">
        <w:t>, we chose multi conditional macro F1 score</w:t>
      </w:r>
      <w:r w:rsidR="00B15E66">
        <w:fldChar w:fldCharType="begin"/>
      </w:r>
      <w:r w:rsidR="00465854">
        <w:instrText xml:space="preserve"> ADDIN ZOTERO_ITEM CSL_CITATION {"citationID":"R99eTgb5","properties":{"formattedCitation":"{\\rtf \\super 28\\nosupersub{}}","plainCitation":"28"},"citationItems":[{"id":342,"uris":["http://zotero.org/users/local/FOPKHRFW/items/4HDKICEE"],"uri":["http://zotero.org/users/local/FOPKHRFW/items/4HDKICEE"],"itemData":{"id":342,"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schema":"https://github.com/citation-style-language/schema/raw/master/csl-citation.json"} </w:instrText>
      </w:r>
      <w:r w:rsidR="00B15E66">
        <w:fldChar w:fldCharType="separate"/>
      </w:r>
      <w:r w:rsidR="00465854" w:rsidRPr="00465854">
        <w:rPr>
          <w:rFonts w:ascii="Calibri" w:eastAsia="Times New Roman" w:cs="Times New Roman"/>
          <w:vertAlign w:val="superscript"/>
        </w:rPr>
        <w:t>28</w:t>
      </w:r>
      <w:r w:rsidR="00B15E66">
        <w:fldChar w:fldCharType="end"/>
      </w:r>
      <w:r w:rsidR="003367F9">
        <w:t xml:space="preserve"> for </w:t>
      </w:r>
      <w:r w:rsidR="0027159B">
        <w:t>cost function in optimization process.</w:t>
      </w:r>
      <w:r w:rsidR="003367F9">
        <w:t xml:space="preserve"> </w:t>
      </w:r>
      <w:r w:rsidR="00701097">
        <w:t xml:space="preserve">it seems still there is a correlation between sample size and prediction performance. </w:t>
      </w:r>
      <w:r w:rsidR="002D619C">
        <w:t>This effect</w:t>
      </w:r>
      <w:r w:rsidR="003367F9">
        <w:t xml:space="preserve"> is strong in mRNA predictions (figure 4a) and predictions related with combined data (supplementary figure 5)</w:t>
      </w:r>
    </w:p>
    <w:p w14:paraId="4419DFA4" w14:textId="77777777" w:rsidR="0092097B" w:rsidRPr="004667CE" w:rsidRDefault="0092097B" w:rsidP="004F79A2"/>
    <w:p w14:paraId="3F5AF01E" w14:textId="136581DD" w:rsidR="0073706D" w:rsidRDefault="0073706D" w:rsidP="0073706D">
      <w:pPr>
        <w:pStyle w:val="Heading2"/>
      </w:pPr>
      <w:r w:rsidRPr="00FE78EA">
        <w:t>Materials and Methods</w:t>
      </w:r>
    </w:p>
    <w:p w14:paraId="674C1E96" w14:textId="77777777" w:rsidR="005D13B2" w:rsidRDefault="005D13B2" w:rsidP="00E41A2F">
      <w:pPr>
        <w:pStyle w:val="Heading3"/>
      </w:pPr>
      <w:r>
        <w:t>Data</w:t>
      </w:r>
    </w:p>
    <w:p w14:paraId="4F4C97E7" w14:textId="402790C8" w:rsidR="00E41A2F" w:rsidRDefault="005D13B2" w:rsidP="005D13B2">
      <w:r>
        <w:t xml:space="preserve">We use the same data sets that were used by the paper [cite]. For all single variable test, and also for multi-variable prediction tests except for combining mRNA and proteins we use all available data. For combination tests we use intersection of mRNA and protein samples (102 sample). </w:t>
      </w:r>
    </w:p>
    <w:p w14:paraId="11533927" w14:textId="77777777" w:rsidR="005D13B2" w:rsidRDefault="005D13B2" w:rsidP="005D13B2"/>
    <w:p w14:paraId="4469862E" w14:textId="48EA220C" w:rsidR="005D13B2" w:rsidRDefault="005D13B2" w:rsidP="005D13B2">
      <w:pPr>
        <w:pStyle w:val="Heading3"/>
      </w:pPr>
      <w:r>
        <w:lastRenderedPageBreak/>
        <w:t>Prediction Methodology and Parameters</w:t>
      </w:r>
    </w:p>
    <w:p w14:paraId="28AA77A0" w14:textId="3689FCF5" w:rsidR="002B4B63" w:rsidRDefault="002B4B63" w:rsidP="002B4B63">
      <w:r>
        <w:t>The initial preparation of the dat</w:t>
      </w:r>
      <w:r w:rsidR="006F7D10">
        <w:t xml:space="preserve">a is similar to the paper </w:t>
      </w:r>
      <w:r w:rsidR="006F7D10">
        <w:fldChar w:fldCharType="begin"/>
      </w:r>
      <w:r w:rsidR="00E80F9B">
        <w:instrText xml:space="preserve"> ADDIN ZOTERO_ITEM CSL_CITATION {"citationID":"vSR3XamR","properties":{"formattedCitation":"{\\rtf \\super 7\\nosupersub{}}","plainCitation":"7"},"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6F7D10">
        <w:fldChar w:fldCharType="separate"/>
      </w:r>
      <w:r w:rsidR="00E80F9B" w:rsidRPr="00E80F9B">
        <w:rPr>
          <w:rFonts w:ascii="Calibri" w:eastAsia="Times New Roman" w:cs="Times New Roman"/>
          <w:vertAlign w:val="superscript"/>
        </w:rPr>
        <w:t>7</w:t>
      </w:r>
      <w:r w:rsidR="006F7D10">
        <w:fldChar w:fldCharType="end"/>
      </w:r>
      <w:r>
        <w:t>. After finding suitable subsets of the data for the tests</w:t>
      </w:r>
      <w:r w:rsidR="00A23686">
        <w:t xml:space="preserve"> and summing up technical replicate results for proteins</w:t>
      </w:r>
      <w:r>
        <w:t xml:space="preserve">, </w:t>
      </w:r>
      <w:r w:rsidR="00A23686">
        <w:t xml:space="preserve">we calculate </w:t>
      </w:r>
      <w:r>
        <w:t>size factor n</w:t>
      </w:r>
      <w:r w:rsidR="00C53E57">
        <w:t>ormalized data with DeSeq2</w:t>
      </w:r>
      <w:r w:rsidR="00C53E57">
        <w:fldChar w:fldCharType="begin"/>
      </w:r>
      <w:r w:rsidR="00E80F9B">
        <w:instrText xml:space="preserve"> ADDIN ZOTERO_ITEM CSL_CITATION {"citationID":"2h9somkuq","properties":{"formattedCitation":"{\\rtf \\super 11\\nosupersub{}}","plainCitation":"11"},"citationItems":[{"id":313,"uris":["http://zotero.org/users/local/FOPKHRFW/items/Z7QD47A4"],"uri":["http://zotero.org/users/local/FOPKHRFW/items/Z7QD47A4"],"itemData":{"id":313,"type":"article-journal","title":"Moderated estimation of fold change and dispersion for RNA-seq data with DESeq2","container-title":"Genome Biology","page":"550","volume":"15","source":"BioMed Centr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                                  .","DOI":"10.1186/s13059-014-0550-8","ISSN":"1474-760X","journalAbbreviation":"Genome Biology","author":[{"family":"Love","given":"Michael I."},{"family":"Huber","given":"Wolfgang"},{"family":"Anders","given":"Simon"}],"issued":{"date-parts":[["2014"]]}}}],"schema":"https://github.com/citation-style-language/schema/raw/master/csl-citation.json"} </w:instrText>
      </w:r>
      <w:r w:rsidR="00C53E57">
        <w:fldChar w:fldCharType="separate"/>
      </w:r>
      <w:r w:rsidR="00E80F9B" w:rsidRPr="00E80F9B">
        <w:rPr>
          <w:rFonts w:ascii="Calibri" w:eastAsia="Times New Roman" w:cs="Times New Roman"/>
          <w:vertAlign w:val="superscript"/>
        </w:rPr>
        <w:t>11</w:t>
      </w:r>
      <w:r w:rsidR="00C53E57">
        <w:fldChar w:fldCharType="end"/>
      </w:r>
      <w:r w:rsidR="00A23686">
        <w:t xml:space="preserve"> and apply</w:t>
      </w:r>
      <w:r>
        <w:t xml:space="preserve"> </w:t>
      </w:r>
      <w:r w:rsidR="00A23686" w:rsidRPr="00A23686">
        <w:t>vari</w:t>
      </w:r>
      <w:r w:rsidR="00A23686">
        <w:t>ance stabilizing transformation</w:t>
      </w:r>
      <w:r w:rsidR="00A230F8">
        <w:fldChar w:fldCharType="begin"/>
      </w:r>
      <w:r w:rsidR="00465854">
        <w:instrText xml:space="preserve"> ADDIN ZOTERO_ITEM CSL_CITATION {"citationID":"pmvj8744n","properties":{"formattedCitation":"{\\rtf \\super 29\\nosupersub{}}","plainCitation":"29"},"citationItems":[{"id":55,"uris":["http://zotero.org/users/local/FOPKHRFW/items/MRCKBHWD"],"uri":["http://zotero.org/users/local/FOPKHRFW/items/MRCKBHWD"],"itemData":{"id":55,"type":"article-journal","title":"Differential expression analysis for sequence count data","container-title":"Genome Biology","page":"R106","volume":"11","issue":"10","source":"www.genomebiology.com","abstract":"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DOI":"10.1186/gb-2010-11-10-r106","ISSN":"1465-6906","note":"PMID: 20979621","language":"en","author":[{"family":"Anders","given":"Simon"},{"family":"Huber","given":"Wolfgang"}],"issued":{"date-parts":[["2010",10,27]]}}}],"schema":"https://github.com/citation-style-language/schema/raw/master/csl-citation.json"} </w:instrText>
      </w:r>
      <w:r w:rsidR="00A230F8">
        <w:fldChar w:fldCharType="separate"/>
      </w:r>
      <w:r w:rsidR="00465854" w:rsidRPr="00465854">
        <w:rPr>
          <w:rFonts w:ascii="Calibri" w:eastAsia="Times New Roman" w:cs="Times New Roman"/>
          <w:vertAlign w:val="superscript"/>
        </w:rPr>
        <w:t>29</w:t>
      </w:r>
      <w:r w:rsidR="00A230F8">
        <w:fldChar w:fldCharType="end"/>
      </w:r>
      <w:r w:rsidR="00512BEF">
        <w:t xml:space="preserve"> (</w:t>
      </w:r>
      <w:proofErr w:type="spellStart"/>
      <w:r w:rsidR="00512BEF" w:rsidRPr="00B13BD4">
        <w:rPr>
          <w:rFonts w:ascii="Courier New" w:hAnsi="Courier New" w:cs="Courier New"/>
        </w:rPr>
        <w:t>vst</w:t>
      </w:r>
      <w:proofErr w:type="spellEnd"/>
      <w:r w:rsidR="00512BEF" w:rsidRPr="0083752F">
        <w:t>)</w:t>
      </w:r>
      <w:r w:rsidR="00A23686">
        <w:t xml:space="preserve"> on it.</w:t>
      </w:r>
      <w:r w:rsidR="00BB0534">
        <w:t xml:space="preserve"> </w:t>
      </w:r>
    </w:p>
    <w:p w14:paraId="27DF073B" w14:textId="77777777" w:rsidR="00A23686" w:rsidRDefault="00A23686" w:rsidP="002B4B63"/>
    <w:p w14:paraId="46F1491C" w14:textId="29D841BD" w:rsidR="00D31817" w:rsidRDefault="00A23686" w:rsidP="002B4B63">
      <w:r>
        <w:t xml:space="preserve">We then divide the </w:t>
      </w:r>
      <w:r w:rsidR="00847620">
        <w:t xml:space="preserve">data into two subsets; </w:t>
      </w:r>
      <w:proofErr w:type="spellStart"/>
      <w:r w:rsidR="00847620">
        <w:t>training</w:t>
      </w:r>
      <w:r w:rsidR="00A50373">
        <w:t>&amp;tune</w:t>
      </w:r>
      <w:proofErr w:type="spellEnd"/>
      <w:r w:rsidR="00A50373">
        <w:t xml:space="preserve"> set</w:t>
      </w:r>
      <w:r w:rsidR="00847620">
        <w:t xml:space="preserve"> and test</w:t>
      </w:r>
      <w:r w:rsidR="00A50373">
        <w:t xml:space="preserve"> set</w:t>
      </w:r>
      <w:r w:rsidR="00847620">
        <w:t xml:space="preserve">. The division is semi random i.e. algorithm preserves the ratios of different conditions in </w:t>
      </w:r>
      <w:proofErr w:type="spellStart"/>
      <w:r w:rsidR="00847620">
        <w:t>training</w:t>
      </w:r>
      <w:r w:rsidR="003C7F9C">
        <w:t>&amp;tune</w:t>
      </w:r>
      <w:proofErr w:type="spellEnd"/>
      <w:r w:rsidR="00847620">
        <w:t xml:space="preserve"> and test subsets.</w:t>
      </w:r>
      <w:r w:rsidR="00D81467">
        <w:t xml:space="preserve"> We preserve the condition labels for </w:t>
      </w:r>
      <w:proofErr w:type="spellStart"/>
      <w:r w:rsidR="00D81467">
        <w:t>training</w:t>
      </w:r>
      <w:r w:rsidR="003C7F9C">
        <w:t>&amp;tune</w:t>
      </w:r>
      <w:proofErr w:type="spellEnd"/>
      <w:r w:rsidR="00D81467">
        <w:t xml:space="preserve"> data but we delete the labels of the samples for test set. We then apply frozen Surrogate Variable Analysis</w:t>
      </w:r>
      <w:r w:rsidR="007C5580">
        <w:fldChar w:fldCharType="begin"/>
      </w:r>
      <w:r w:rsidR="00E80F9B">
        <w:instrText xml:space="preserve"> ADDIN ZOTERO_ITEM CSL_CITATION {"citationID":"1toffi3rrt","properties":{"formattedCitation":"{\\rtf \\super 12\\nosupersub{}}","plainCitation":"12"},"citationItems":[{"id":310,"uris":["http://zotero.org/users/local/FOPKHRFW/items/8BMDPICH"],"uri":["http://zotero.org/users/local/FOPKHRFW/items/8BMDPICH"],"itemData":{"id":310,"type":"article-journal","title":"Removing batch effects for prediction problems with frozen surrogate variable analysis","container-title":"arXiv:1301.3947 [stat]","source":"arXiv.org","abstract":"Batch effects are responsible for the failure of promising genomic prognos- tic signatures, major ambiguities in published genomic results, and retractions of widely-publicized findings. Batch effect corrections have been developed to re- move these artifacts, but they are designed to be used in population studies. But genomic technologies are beginning to be used in clinical applications where sam- ples are analyzed one at a time for diagnostic, prognostic, and predictive applica- tions. There are currently no batch correction methods that have been developed specifically for prediction. In this paper, we propose an new method called frozen surrogate variable analysis (fSVA) that borrows strength from a training set for individual sample batch correction. We show that fSVA improves prediction ac- curacy in simulations and in public genomic studies. fSVA is available as part of the sva Bioconductor package.","URL":"http://arxiv.org/abs/1301.3947","note":"arXiv: 1301.3947","author":[{"family":"Parker","given":"Hilary S."},{"family":"Bravo","given":"Héctor Corrada"},{"family":"Leek","given":"Jeffrey T."}],"issued":{"date-parts":[["2013",1,16]]},"accessed":{"date-parts":[["2017",3,29]]}}}],"schema":"https://github.com/citation-style-language/schema/raw/master/csl-citation.json"} </w:instrText>
      </w:r>
      <w:r w:rsidR="007C5580">
        <w:fldChar w:fldCharType="separate"/>
      </w:r>
      <w:r w:rsidR="00E00A86" w:rsidRPr="00E00A86">
        <w:rPr>
          <w:rFonts w:ascii="Calibri" w:eastAsia="Times New Roman" w:cs="Times New Roman"/>
          <w:vertAlign w:val="superscript"/>
        </w:rPr>
        <w:t>21</w:t>
      </w:r>
      <w:r w:rsidR="007C5580">
        <w:fldChar w:fldCharType="end"/>
      </w:r>
      <w:r w:rsidR="00C53E57">
        <w:t xml:space="preserve"> (</w:t>
      </w:r>
      <w:proofErr w:type="spellStart"/>
      <w:r w:rsidR="00C53E57">
        <w:t>fSVA</w:t>
      </w:r>
      <w:proofErr w:type="spellEnd"/>
      <w:r w:rsidR="00C53E57">
        <w:t>)</w:t>
      </w:r>
      <w:r w:rsidR="00D81467">
        <w:t xml:space="preserve"> to get rid of the </w:t>
      </w:r>
      <w:r w:rsidR="006D40B2">
        <w:t xml:space="preserve">batch effects in the sample. The algorithm can correct the batch effects on both </w:t>
      </w:r>
      <w:proofErr w:type="spellStart"/>
      <w:r w:rsidR="006D40B2">
        <w:t>training</w:t>
      </w:r>
      <w:r w:rsidR="003C7F9C">
        <w:t>&amp;tune</w:t>
      </w:r>
      <w:proofErr w:type="spellEnd"/>
      <w:r w:rsidR="006D40B2">
        <w:t xml:space="preserve"> and test data without knowing the labels of the test data. </w:t>
      </w:r>
      <w:r w:rsidR="00A50373">
        <w:t xml:space="preserve">With the </w:t>
      </w:r>
      <w:proofErr w:type="spellStart"/>
      <w:r w:rsidR="00A50373">
        <w:t>fSVA</w:t>
      </w:r>
      <w:proofErr w:type="spellEnd"/>
      <w:r w:rsidR="00A50373">
        <w:t xml:space="preserve"> algorithm we generate batch effect normalized </w:t>
      </w:r>
      <w:proofErr w:type="spellStart"/>
      <w:r w:rsidR="00A50373">
        <w:t>training</w:t>
      </w:r>
      <w:r w:rsidR="003C7F9C">
        <w:t>&amp;tune</w:t>
      </w:r>
      <w:proofErr w:type="spellEnd"/>
      <w:r w:rsidR="00A50373">
        <w:t xml:space="preserve"> and test datasets without knowing the labels of test data. </w:t>
      </w:r>
      <w:r w:rsidR="00F03A4F">
        <w:t xml:space="preserve">After </w:t>
      </w:r>
      <w:proofErr w:type="spellStart"/>
      <w:r w:rsidR="00F03A4F">
        <w:t>fSVA</w:t>
      </w:r>
      <w:proofErr w:type="spellEnd"/>
      <w:r w:rsidR="00F03A4F">
        <w:t xml:space="preserve"> we use principal component analysis</w:t>
      </w:r>
      <w:r w:rsidR="00D828F4">
        <w:fldChar w:fldCharType="begin"/>
      </w:r>
      <w:r w:rsidR="00E80F9B">
        <w:instrText xml:space="preserve"> ADDIN ZOTERO_ITEM CSL_CITATION {"citationID":"15gjrgqoof","properties":{"formattedCitation":"{\\rtf \\super 13\\nosupersub{}}","plainCitation":"13"},"citationItems":[{"id":323,"uris":["http://zotero.org/users/local/FOPKHRFW/items/RB25TU3H"],"uri":["http://zotero.org/users/local/FOPKHRFW/items/RB25TU3H"],"itemData":{"id":323,"type":"chapter","title":"Principal Component Analysis","container-title":"Wiley StatsRef: Statistics Reference Online","publisher":"John Wiley &amp; Sons, Ltd","source":"Wiley Online Library","abstract":"When large multivariate datasets are analyzed, it is often desirable to reduce their dimensionality. Principal component analysis is one technique for doing this. It replaces the p original variables by a smaller number, q, of derived variables, the principal components, which are linear combinations of the original variables. Often, it is possible to retain most of the variability in the original variables with q very much smaller than p. Despite its apparent simplicity, principal component analysis has a number of subtleties, and it has many uses and extensions. A number of choices associated with the technique are briefly discussed, namely, covariance or correlation, how many components, and different normalization constraints, as well as confusion with factor analysis. Various uses and extensions are outlined.","URL":"http://onlinelibrary.wiley.com/doi/10.1002/9781118445112.stat06472/abstract","ISBN":"978-1-118-44511-2","note":"DOI: 10.1002/9781118445112.stat06472","language":"en","author":[{"family":"Jolliffe","given":"Ian"}],"issued":{"date-parts":[["2014"]]},"accessed":{"date-parts":[["2017",3,29]]}}}],"schema":"https://github.com/citation-style-language/schema/raw/master/csl-citation.json"} </w:instrText>
      </w:r>
      <w:r w:rsidR="00D828F4">
        <w:fldChar w:fldCharType="separate"/>
      </w:r>
      <w:r w:rsidR="00E80F9B" w:rsidRPr="00E80F9B">
        <w:rPr>
          <w:rFonts w:ascii="Calibri" w:eastAsia="Times New Roman" w:cs="Times New Roman"/>
          <w:vertAlign w:val="superscript"/>
        </w:rPr>
        <w:t>13</w:t>
      </w:r>
      <w:r w:rsidR="00D828F4">
        <w:fldChar w:fldCharType="end"/>
      </w:r>
      <w:r w:rsidR="00F03A4F">
        <w:t xml:space="preserve"> (PCA) to define principle axis of </w:t>
      </w:r>
      <w:proofErr w:type="spellStart"/>
      <w:r w:rsidR="00F03A4F">
        <w:t>training</w:t>
      </w:r>
      <w:r w:rsidR="001E2818">
        <w:t>&amp;tune</w:t>
      </w:r>
      <w:proofErr w:type="spellEnd"/>
      <w:r w:rsidR="00F03A4F">
        <w:t xml:space="preserve"> set and rotate the test</w:t>
      </w:r>
      <w:r w:rsidR="00A50373">
        <w:t xml:space="preserve"> data</w:t>
      </w:r>
      <w:r w:rsidR="00F03A4F">
        <w:t xml:space="preserve"> set with respect to principal axis of </w:t>
      </w:r>
      <w:proofErr w:type="spellStart"/>
      <w:r w:rsidR="00F03A4F">
        <w:t>training</w:t>
      </w:r>
      <w:r w:rsidR="001E2818">
        <w:t>&amp;tune</w:t>
      </w:r>
      <w:proofErr w:type="spellEnd"/>
      <w:r w:rsidR="00F03A4F">
        <w:t xml:space="preserve"> set</w:t>
      </w:r>
      <w:r w:rsidR="001E2818">
        <w:t>.</w:t>
      </w:r>
      <w:r w:rsidR="00A50373">
        <w:t xml:space="preserve"> </w:t>
      </w:r>
      <w:r w:rsidR="001E2818" w:rsidRPr="00E00781">
        <w:rPr>
          <w:color w:val="000000" w:themeColor="text1"/>
        </w:rPr>
        <w:t>We then pick the most significant top 10 axis</w:t>
      </w:r>
      <w:r w:rsidR="001E2818">
        <w:rPr>
          <w:color w:val="000000" w:themeColor="text1"/>
        </w:rPr>
        <w:t xml:space="preserve"> for both </w:t>
      </w:r>
      <w:proofErr w:type="spellStart"/>
      <w:r w:rsidR="001E2818">
        <w:rPr>
          <w:color w:val="000000" w:themeColor="text1"/>
        </w:rPr>
        <w:t>training&amp;tune</w:t>
      </w:r>
      <w:proofErr w:type="spellEnd"/>
      <w:r w:rsidR="001E2818">
        <w:rPr>
          <w:color w:val="000000" w:themeColor="text1"/>
        </w:rPr>
        <w:t>, and test data sets.</w:t>
      </w:r>
      <w:r w:rsidR="001E2818">
        <w:t xml:space="preserve"> The next step is t</w:t>
      </w:r>
      <w:r w:rsidR="00A50373">
        <w:t>o train</w:t>
      </w:r>
      <w:r w:rsidR="00085507">
        <w:t xml:space="preserve"> and tune</w:t>
      </w:r>
      <w:r w:rsidR="00A50373">
        <w:t xml:space="preserve"> our candidate machine learning algorithms</w:t>
      </w:r>
      <w:r w:rsidR="001E2818">
        <w:t xml:space="preserve"> with </w:t>
      </w:r>
      <w:r w:rsidR="001E2818" w:rsidRPr="001E2818">
        <w:rPr>
          <w:i/>
        </w:rPr>
        <w:t xml:space="preserve">dimension reduced </w:t>
      </w:r>
      <w:proofErr w:type="spellStart"/>
      <w:r w:rsidR="001E2818" w:rsidRPr="001E2818">
        <w:rPr>
          <w:i/>
        </w:rPr>
        <w:t>training&amp;tune</w:t>
      </w:r>
      <w:proofErr w:type="spellEnd"/>
      <w:r w:rsidR="001E2818" w:rsidRPr="001E2818">
        <w:rPr>
          <w:i/>
        </w:rPr>
        <w:t xml:space="preserve"> dataset</w:t>
      </w:r>
      <w:r w:rsidR="00A50373" w:rsidRPr="001E2818">
        <w:rPr>
          <w:i/>
        </w:rPr>
        <w:t xml:space="preserve"> </w:t>
      </w:r>
      <w:r w:rsidR="00A50373">
        <w:t xml:space="preserve">and </w:t>
      </w:r>
      <w:r w:rsidR="001E2818">
        <w:t xml:space="preserve">apply those trained </w:t>
      </w:r>
      <w:r w:rsidR="00085507">
        <w:t xml:space="preserve">and tuned </w:t>
      </w:r>
      <w:r w:rsidR="001E2818">
        <w:t xml:space="preserve">algorithms on </w:t>
      </w:r>
      <w:r w:rsidR="001E2818" w:rsidRPr="001E2818">
        <w:rPr>
          <w:i/>
        </w:rPr>
        <w:t xml:space="preserve">dimension reduced </w:t>
      </w:r>
      <w:r w:rsidR="00A50373" w:rsidRPr="001E2818">
        <w:rPr>
          <w:i/>
        </w:rPr>
        <w:t xml:space="preserve">test </w:t>
      </w:r>
      <w:r w:rsidR="001E2818">
        <w:rPr>
          <w:i/>
        </w:rPr>
        <w:t>data</w:t>
      </w:r>
      <w:r w:rsidR="00A50373" w:rsidRPr="001E2818">
        <w:rPr>
          <w:i/>
        </w:rPr>
        <w:t>set</w:t>
      </w:r>
      <w:r w:rsidR="00A50373">
        <w:t xml:space="preserve"> to make predictions on them</w:t>
      </w:r>
      <w:r w:rsidR="00F03A4F">
        <w:t xml:space="preserve">. </w:t>
      </w:r>
      <w:r w:rsidR="006D466B">
        <w:rPr>
          <w:color w:val="000000" w:themeColor="text1"/>
        </w:rPr>
        <w:t>In the case of combined mRNA and protein data analysis</w:t>
      </w:r>
      <w:r w:rsidR="006D466B">
        <w:t xml:space="preserve"> </w:t>
      </w:r>
      <w:r w:rsidR="00D31817">
        <w:t xml:space="preserve">we </w:t>
      </w:r>
      <w:r w:rsidR="00D95AA8">
        <w:t xml:space="preserve">calculate size factors </w:t>
      </w:r>
      <w:r w:rsidR="006D466B">
        <w:t xml:space="preserve">with DeSeq2 algorithm </w:t>
      </w:r>
      <w:r w:rsidR="00D95AA8">
        <w:t xml:space="preserve">and batch effects </w:t>
      </w:r>
      <w:r w:rsidR="006D466B">
        <w:t xml:space="preserve">with </w:t>
      </w:r>
      <w:proofErr w:type="spellStart"/>
      <w:r w:rsidR="006D466B">
        <w:t>fSVA</w:t>
      </w:r>
      <w:proofErr w:type="spellEnd"/>
      <w:r w:rsidR="006D466B">
        <w:t xml:space="preserve"> algorithm </w:t>
      </w:r>
      <w:r w:rsidR="00D95AA8">
        <w:t xml:space="preserve">individually then combine 2 datasets and apply PCA on </w:t>
      </w:r>
      <w:r w:rsidR="006D466B">
        <w:t>combined data.</w:t>
      </w:r>
      <w:r w:rsidR="006300F6">
        <w:t xml:space="preserve"> We run this process </w:t>
      </w:r>
      <w:r w:rsidR="00146A6C">
        <w:t xml:space="preserve">and call the training and tuning algorithm </w:t>
      </w:r>
      <w:r w:rsidR="006300F6">
        <w:t xml:space="preserve">60 times with independent divisions between </w:t>
      </w:r>
      <w:proofErr w:type="spellStart"/>
      <w:r w:rsidR="006300F6">
        <w:rPr>
          <w:color w:val="000000" w:themeColor="text1"/>
        </w:rPr>
        <w:t>training&amp;tune</w:t>
      </w:r>
      <w:proofErr w:type="spellEnd"/>
      <w:r w:rsidR="006300F6">
        <w:rPr>
          <w:color w:val="000000" w:themeColor="text1"/>
        </w:rPr>
        <w:t>, and test data sets.</w:t>
      </w:r>
    </w:p>
    <w:p w14:paraId="70813AF5" w14:textId="77777777" w:rsidR="003B581C" w:rsidRDefault="003B581C" w:rsidP="002B4B63"/>
    <w:p w14:paraId="71DD60CF" w14:textId="4AD3CE92" w:rsidR="00FB503D" w:rsidRDefault="003B581C" w:rsidP="002B4B63">
      <w:r>
        <w:t xml:space="preserve">The training and tuning algorithm firstly divide the data as train and tune dataset semi randomly, trying to keep the ratios of individual conditions same in both training and tuning data. We </w:t>
      </w:r>
      <w:r w:rsidR="00AC033C">
        <w:t>repeat</w:t>
      </w:r>
      <w:r>
        <w:t xml:space="preserve"> this division 10 times and generate 10 training </w:t>
      </w:r>
      <w:r w:rsidR="00117C60">
        <w:t>and tuning dataset pairs</w:t>
      </w:r>
      <w:r>
        <w:t xml:space="preserve">. Then we generate a parameter grid </w:t>
      </w:r>
      <w:r w:rsidR="005E50E4">
        <w:t>for tuning process</w:t>
      </w:r>
      <w:r w:rsidR="00F46B02">
        <w:t xml:space="preserve">. We tune cost parameter for SVM with linear kernel, cost and gamma parameters for SVM with radial and sigmoid kernels, </w:t>
      </w:r>
      <w:proofErr w:type="spellStart"/>
      <w:r w:rsidR="00F46B02">
        <w:t>ntree</w:t>
      </w:r>
      <w:proofErr w:type="spellEnd"/>
      <w:r w:rsidR="00F46B02">
        <w:t xml:space="preserve">, </w:t>
      </w:r>
      <w:proofErr w:type="spellStart"/>
      <w:r w:rsidR="00F46B02">
        <w:t>mtry</w:t>
      </w:r>
      <w:proofErr w:type="spellEnd"/>
      <w:r w:rsidR="00F46B02">
        <w:t xml:space="preserve">, and </w:t>
      </w:r>
      <w:proofErr w:type="spellStart"/>
      <w:r w:rsidR="00F46B02">
        <w:t>nodesize</w:t>
      </w:r>
      <w:proofErr w:type="spellEnd"/>
      <w:r w:rsidR="00F46B02">
        <w:t xml:space="preserve"> parameters for random forest algorithms </w:t>
      </w:r>
      <w:r w:rsidR="00256C78">
        <w:t>(Table 3)</w:t>
      </w:r>
      <w:r w:rsidR="005E50E4">
        <w:t>. We use e1071 package</w:t>
      </w:r>
      <w:r w:rsidR="006F005D">
        <w:fldChar w:fldCharType="begin"/>
      </w:r>
      <w:r w:rsidR="00E80F9B">
        <w:instrText xml:space="preserve"> ADDIN ZOTERO_ITEM CSL_CITATION {"citationID":"pno5m25sj","properties":{"formattedCitation":"{\\rtf \\super 8\\nosupersub{}}","plainCitation":"8"},"citationItems":[{"id":330,"uris":["http://zotero.org/users/local/FOPKHRFW/items/GZ665326"],"uri":["http://zotero.org/users/local/FOPKHRFW/items/GZ665326"],"itemData":{"id":330,"type":"book","title":"Support Vector Machines. The Interface to libsvm in package e1071. Online-Documentation of the package e1071 for \"R","source":"CiteSeer","abstract":"“Hype or Hallelujah? ” is the provocative title used by Bennett &amp; Campbell","author":[{"family":"Meyer","given":"David"},{"family":"Wien","given":"Technische Universität"}],"issued":{"date-parts":[["2001"]]}}}],"schema":"https://github.com/citation-style-language/schema/raw/master/csl-citation.json"} </w:instrText>
      </w:r>
      <w:r w:rsidR="006F005D">
        <w:fldChar w:fldCharType="separate"/>
      </w:r>
      <w:r w:rsidR="00E80F9B" w:rsidRPr="00E80F9B">
        <w:rPr>
          <w:rFonts w:ascii="Calibri" w:eastAsia="Times New Roman" w:cs="Times New Roman"/>
          <w:vertAlign w:val="superscript"/>
        </w:rPr>
        <w:t>8</w:t>
      </w:r>
      <w:r w:rsidR="006F005D">
        <w:fldChar w:fldCharType="end"/>
      </w:r>
      <w:r w:rsidR="005E50E4">
        <w:t xml:space="preserve"> for implementing </w:t>
      </w:r>
      <w:r w:rsidR="00506B36">
        <w:t xml:space="preserve">support vector machines with linear, radial and sigmoid kernels that uses </w:t>
      </w:r>
      <w:r w:rsidR="00A14D94">
        <w:t>libSVM</w:t>
      </w:r>
      <w:r w:rsidR="006F005D">
        <w:fldChar w:fldCharType="begin"/>
      </w:r>
      <w:r w:rsidR="00465854">
        <w:instrText xml:space="preserve"> ADDIN ZOTERO_ITEM CSL_CITATION {"citationID":"qsee37rkn","properties":{"formattedCitation":"{\\rtf \\super 30\\nosupersub{}}","plainCitation":"30"},"citationItems":[{"id":328,"uris":["http://zotero.org/users/local/FOPKHRFW/items/24D8IIIK"],"uri":["http://zotero.org/users/local/FOPKHRFW/items/24D8IIIK"],"itemData":{"id":328,"type":"article-journal","title":"LIBSVM: A Library for Support Vector Machines","container-title":"ACM Trans. Intell. Syst. Technol.","page":"27:1–27:27","volume":"2","issue":"3","source":"ACM Digital Library","abstract":"LIBSVM is a library for Support Vector Machines (SVMs). We have been actively developing this package since the year 2000. The goal is to help users to easily apply SVM to their applications. LIBSVM has gained wide popularity in machine learning and many other areas. In this article, we present all implementation details of LIBSVM. Issues such as solving SVM optimization problems theoretical convergence multiclass classification probability estimates and parameter selection are discussed in detail.","DOI":"10.1145/1961189.1961199","ISSN":"2157-6904","shortTitle":"LIBSVM","author":[{"family":"Chang","given":"Chih-Chung"},{"family":"Lin","given":"Chih-Jen"}],"issued":{"date-parts":[["2011",5]]}}}],"schema":"https://github.com/citation-style-language/schema/raw/master/csl-citation.json"} </w:instrText>
      </w:r>
      <w:r w:rsidR="006F005D">
        <w:fldChar w:fldCharType="separate"/>
      </w:r>
      <w:r w:rsidR="00465854" w:rsidRPr="00465854">
        <w:rPr>
          <w:rFonts w:ascii="Calibri" w:eastAsia="Times New Roman" w:cs="Times New Roman"/>
          <w:vertAlign w:val="superscript"/>
        </w:rPr>
        <w:t>30</w:t>
      </w:r>
      <w:r w:rsidR="006F005D">
        <w:fldChar w:fldCharType="end"/>
      </w:r>
      <w:r w:rsidR="00A14D94">
        <w:t xml:space="preserve"> library</w:t>
      </w:r>
      <w:r w:rsidR="006F005D">
        <w:t xml:space="preserve"> and </w:t>
      </w:r>
      <w:proofErr w:type="spellStart"/>
      <w:r w:rsidR="006F005D">
        <w:t>randomForest</w:t>
      </w:r>
      <w:proofErr w:type="spellEnd"/>
      <w:r w:rsidR="006F005D">
        <w:t xml:space="preserve"> package</w:t>
      </w:r>
      <w:r w:rsidR="00256C78">
        <w:fldChar w:fldCharType="begin"/>
      </w:r>
      <w:r w:rsidR="00E80F9B">
        <w:instrText xml:space="preserve"> ADDIN ZOTERO_ITEM CSL_CITATION {"citationID":"1gmqtda0jc","properties":{"formattedCitation":"{\\rtf \\super 9\\nosupersub{}}","plainCitation":"9"},"citationItems":[{"id":337,"uris":["http://zotero.org/users/local/FOPKHRFW/items/44NHM643"],"uri":["http://zotero.org/users/local/FOPKHRFW/items/44NHM643"],"itemData":{"id":337,"type":"article-journal","title":"Classification and Regression by randomForest","container-title":"R News","page":"18-22","volume":"2","issue":"3","author":[{"family":"Liaw","given":"Andy"},{"family":"Wiener","given":"Matthew"}],"issued":{"date-parts":[["2002"]]}}}],"schema":"https://github.com/citation-style-language/schema/raw/master/csl-citation.json"} </w:instrText>
      </w:r>
      <w:r w:rsidR="00256C78">
        <w:fldChar w:fldCharType="separate"/>
      </w:r>
      <w:r w:rsidR="00E80F9B" w:rsidRPr="00E80F9B">
        <w:rPr>
          <w:rFonts w:ascii="Calibri" w:eastAsia="Times New Roman" w:cs="Times New Roman"/>
          <w:vertAlign w:val="superscript"/>
        </w:rPr>
        <w:t>9</w:t>
      </w:r>
      <w:r w:rsidR="00256C78">
        <w:fldChar w:fldCharType="end"/>
      </w:r>
      <w:r w:rsidR="006F005D">
        <w:t xml:space="preserve"> for random forest algorithm</w:t>
      </w:r>
      <w:r w:rsidR="005E50E4">
        <w:t>.</w:t>
      </w:r>
      <w:r w:rsidR="00DE68F4">
        <w:t xml:space="preserve"> We apply multiple sets of tests; we either try to predict an individual parameter such as growth phase, carbon source, Mg</w:t>
      </w:r>
      <w:r w:rsidR="00DE68F4" w:rsidRPr="009612C0">
        <w:rPr>
          <w:vertAlign w:val="superscript"/>
        </w:rPr>
        <w:t>+2</w:t>
      </w:r>
      <w:r w:rsidR="00DE68F4">
        <w:t xml:space="preserve"> concentration or Na</w:t>
      </w:r>
      <w:r w:rsidR="00DE68F4" w:rsidRPr="009612C0">
        <w:rPr>
          <w:vertAlign w:val="superscript"/>
        </w:rPr>
        <w:t>+</w:t>
      </w:r>
      <w:r w:rsidR="00DE68F4">
        <w:t xml:space="preserve"> concentration; or we try to predict all multiple conditions at one single run. We run our tests on all mRNA, all protein, and combined protein and mRNA data. We run tests on all phases, only on exponential phase or only on stationary phase</w:t>
      </w:r>
      <w:r w:rsidR="00890466">
        <w:t xml:space="preserve"> (</w:t>
      </w:r>
      <w:r w:rsidR="00F46B02">
        <w:t>Supplementary Table 1</w:t>
      </w:r>
      <w:r w:rsidR="00890466">
        <w:t>)</w:t>
      </w:r>
      <w:r w:rsidR="00DE68F4">
        <w:t>.</w:t>
      </w:r>
      <w:r w:rsidR="00F46B02">
        <w:t xml:space="preserve"> </w:t>
      </w:r>
    </w:p>
    <w:p w14:paraId="751BE51E" w14:textId="77777777" w:rsidR="00FB503D" w:rsidRDefault="00FB503D" w:rsidP="002B4B63"/>
    <w:p w14:paraId="42013FF2" w14:textId="1BACEE25" w:rsidR="00085507" w:rsidRDefault="00F46B02" w:rsidP="002B4B63">
      <w:r>
        <w:t xml:space="preserve">We train each four models in training set and make predictions on tune set for all variables that we are tuning </w:t>
      </w:r>
      <w:r w:rsidR="00D37242">
        <w:t>and for all 10 training and tuning dataset pairs</w:t>
      </w:r>
      <w:r w:rsidR="00596B11">
        <w:t>, we apply a class weight normalization for training of all four models; where class weights are inversely proportional to number of training samples and calculated independently for each training process</w:t>
      </w:r>
      <w:r w:rsidR="00D37242">
        <w:t xml:space="preserve">. We average the errors </w:t>
      </w:r>
      <w:r w:rsidR="00596B11">
        <w:t xml:space="preserve">calculated by score metric </w:t>
      </w:r>
      <w:r w:rsidR="00D37242">
        <w:t xml:space="preserve">over training tuning dataset pairs and obtain an </w:t>
      </w:r>
      <w:r w:rsidR="000717DC">
        <w:t xml:space="preserve">average </w:t>
      </w:r>
      <w:r w:rsidR="00D37242">
        <w:t>error value estimate for each algorithm and for each parameter combination.</w:t>
      </w:r>
      <w:r w:rsidR="00146A6C">
        <w:t xml:space="preserve"> Then we find the winner parameter combination for </w:t>
      </w:r>
      <w:r w:rsidR="000717DC">
        <w:t xml:space="preserve">each algorithm, and label this parameter combination, algorithm match as winner algorithm for each of 60 independent divisions between </w:t>
      </w:r>
      <w:proofErr w:type="spellStart"/>
      <w:r w:rsidR="000717DC">
        <w:rPr>
          <w:color w:val="000000" w:themeColor="text1"/>
        </w:rPr>
        <w:t>training&amp;tune</w:t>
      </w:r>
      <w:proofErr w:type="spellEnd"/>
      <w:r w:rsidR="000717DC">
        <w:rPr>
          <w:color w:val="000000" w:themeColor="text1"/>
        </w:rPr>
        <w:t>, and test data sets.</w:t>
      </w:r>
    </w:p>
    <w:p w14:paraId="44FEFA89" w14:textId="77777777" w:rsidR="00085507" w:rsidRDefault="00085507" w:rsidP="002B4B63"/>
    <w:p w14:paraId="29149862" w14:textId="5869DB74" w:rsidR="002B4B63" w:rsidRDefault="000717DC" w:rsidP="002B4B63">
      <w:r>
        <w:t>At the end of all procedure we end up with 60*4=240 winner algorithms with their tuning parameters and their average error values.</w:t>
      </w:r>
    </w:p>
    <w:p w14:paraId="22191730" w14:textId="77777777" w:rsidR="00512BEF" w:rsidRPr="00DF1367" w:rsidRDefault="00512BEF" w:rsidP="00E41A2F"/>
    <w:p w14:paraId="31B9930D" w14:textId="4F144843" w:rsidR="00DD4E2A" w:rsidRDefault="002D77FB" w:rsidP="002D77FB">
      <w:pPr>
        <w:pStyle w:val="Heading3"/>
      </w:pPr>
      <w:r>
        <w:t xml:space="preserve">Calculation of the </w:t>
      </w:r>
      <w:r w:rsidR="00C1017A">
        <w:t>score metric</w:t>
      </w:r>
    </w:p>
    <w:p w14:paraId="140A1002" w14:textId="4EDD9185" w:rsidR="00C1017A" w:rsidRDefault="00C1017A" w:rsidP="008563C5">
      <w:r>
        <w:t xml:space="preserve">The metric </w:t>
      </w:r>
      <w:r w:rsidR="005B092A">
        <w:t>we use is multi class macro</w:t>
      </w:r>
      <w:r w:rsidR="007D0071">
        <w:t xml:space="preserve"> F1 score </w:t>
      </w:r>
      <w:r w:rsidR="008434EC">
        <w:fldChar w:fldCharType="begin"/>
      </w:r>
      <w:r w:rsidR="00465854">
        <w:instrText xml:space="preserve"> ADDIN ZOTERO_ITEM CSL_CITATION {"citationID":"Ksg7mTw4","properties":{"formattedCitation":"{\\rtf \\super 10,28,31\\nosupersub{}}","plainCitation":"10,28,31"},"citationItems":[{"id":342,"uris":["http://zotero.org/users/local/FOPKHRFW/items/4HDKICEE"],"uri":["http://zotero.org/users/local/FOPKHRFW/items/4HDKICEE"],"itemData":{"id":342,"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label":"page"},{"id":340,"uris":["http://zotero.org/users/local/FOPKHRFW/items/87RMV2D7"],"uri":["http://zotero.org/users/local/FOPKHRFW/items/87RMV2D7"],"itemData":{"id":340,"type":"paper-conference","title":"Collective Multi-label Classification","container-title":"Proceedings of the 14th ACM International Conference on Information and Knowledge Management","collection-title":"CIKM '05","publisher":"ACM","publisher-place":"New York, NY, USA","page":"195–200","source":"ACM Digital Library","event-place":"New York, NY, USA","abstract":"Common approaches to multi-label classification learn independent classifiers for each category, and employ ranking or thresholding schemes for classification. Because they do not exploit dependencies between labels, such techniques are only well-suited to problems in which categories are independent. However, in many domains labels are highly interdependent. This paper explores multi-label conditional random field (CRF)classification models that directly parameterize label co-occurrences in multi-label classification. Experiments show that the models outperform their single-label counterparts on standard text corpora. Even when multi-labels are sparse, the models improve subset classification error by as much as 40%.","URL":"http://doi.acm.org/10.1145/1099554.1099591","DOI":"10.1145/1099554.1099591","ISBN":"978-1-59593-140-5","author":[{"family":"Ghamrawi","given":"Nadia"},{"family":"McCallum","given":"Andrew"}],"issued":{"date-parts":[["2005"]]},"accessed":{"date-parts":[["2017",3,30]]}},"label":"page"},{"id":345,"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label":"page"}],"schema":"https://github.com/citation-style-language/schema/raw/master/csl-citation.json"} </w:instrText>
      </w:r>
      <w:r w:rsidR="008434EC">
        <w:fldChar w:fldCharType="separate"/>
      </w:r>
      <w:r w:rsidR="00465854" w:rsidRPr="00465854">
        <w:rPr>
          <w:rFonts w:ascii="Calibri" w:eastAsia="Times New Roman" w:cs="Times New Roman"/>
          <w:vertAlign w:val="superscript"/>
        </w:rPr>
        <w:t>10,28,31</w:t>
      </w:r>
      <w:r w:rsidR="008434EC">
        <w:fldChar w:fldCharType="end"/>
      </w:r>
      <w:r w:rsidR="008563C5">
        <w:t xml:space="preserve"> that normalized </w:t>
      </w:r>
      <w:r w:rsidR="003F6EA0">
        <w:t xml:space="preserve">F1 scores </w:t>
      </w:r>
      <w:r w:rsidR="008563C5">
        <w:t>over individual condition</w:t>
      </w:r>
      <w:r w:rsidR="003F6EA0">
        <w:t>s</w:t>
      </w:r>
      <w:r w:rsidR="008563C5">
        <w:t>; i.e</w:t>
      </w:r>
      <w:r w:rsidR="008C57D3">
        <w:t>.</w:t>
      </w:r>
      <w:r w:rsidR="008563C5">
        <w:t xml:space="preserve"> each condition </w:t>
      </w:r>
      <w:r w:rsidR="00777F7A">
        <w:t>has</w:t>
      </w:r>
      <w:r w:rsidR="008563C5">
        <w:t xml:space="preserve"> equal weight instead of each sample.</w:t>
      </w:r>
      <w:r w:rsidR="004274BA">
        <w:t xml:space="preserve"> Out of two distinct macro F1 score calculation methods in the literature</w:t>
      </w:r>
    </w:p>
    <w:p w14:paraId="32419A49" w14:textId="6F28427B" w:rsidR="003C5C57" w:rsidRPr="003C5C57" w:rsidRDefault="00627009" w:rsidP="003C5C57">
      <w:pPr>
        <w:numPr>
          <w:ilvl w:val="0"/>
          <w:numId w:val="9"/>
        </w:numPr>
        <w:shd w:val="clear" w:color="auto" w:fill="FFFFFF"/>
        <w:spacing w:before="100" w:beforeAutospacing="1" w:after="240"/>
        <w:ind w:left="945"/>
        <w:rPr>
          <w:rFonts w:ascii="Arial" w:eastAsia="Times New Roman" w:hAnsi="Arial" w:cs="Arial"/>
          <w:color w:val="222222"/>
          <w:sz w:val="19"/>
          <w:szCs w:val="19"/>
        </w:rPr>
      </w:pPr>
      <m:oMath>
        <m:sSub>
          <m:sSubPr>
            <m:ctrlPr>
              <w:rPr>
                <w:rFonts w:ascii="Cambria Math" w:eastAsia="Times New Roman" w:hAnsi="Cambria Math" w:cs="Arial"/>
                <w:i/>
                <w:color w:val="222222"/>
                <w:sz w:val="19"/>
                <w:szCs w:val="19"/>
              </w:rPr>
            </m:ctrlPr>
          </m:sSubPr>
          <m:e>
            <m:r>
              <m:rPr>
                <m:sty m:val="p"/>
              </m:rPr>
              <w:rPr>
                <w:rFonts w:ascii="Cambria Math" w:eastAsia="Times New Roman" w:hAnsi="Cambria Math" w:cs="Arial"/>
                <w:color w:val="222222"/>
                <w:sz w:val="19"/>
                <w:szCs w:val="19"/>
              </w:rPr>
              <m:t>F</m:t>
            </m:r>
            <m:r>
              <w:rPr>
                <w:rFonts w:ascii="Cambria Math" w:eastAsia="Times New Roman" w:hAnsi="Cambria Math" w:cs="Arial"/>
                <w:color w:val="222222"/>
                <w:sz w:val="19"/>
                <w:szCs w:val="19"/>
              </w:rPr>
              <m:t>1</m:t>
            </m:r>
          </m:e>
          <m:sub>
            <m:r>
              <w:rPr>
                <w:rFonts w:ascii="Cambria Math" w:eastAsia="Times New Roman" w:hAnsi="Cambria Math" w:cs="Arial"/>
                <w:color w:val="222222"/>
                <w:sz w:val="19"/>
                <w:szCs w:val="19"/>
              </w:rPr>
              <m:t>macro</m:t>
            </m:r>
          </m:sub>
        </m:sSub>
        <m:r>
          <w:rPr>
            <w:rFonts w:ascii="Cambria Math" w:eastAsia="Times New Roman" w:hAnsi="Cambria Math" w:cs="Arial"/>
            <w:color w:val="222222"/>
            <w:sz w:val="19"/>
            <w:szCs w:val="19"/>
          </w:rPr>
          <m:t>=Mean</m:t>
        </m:r>
        <m:d>
          <m:dPr>
            <m:begChr m:val="["/>
            <m:endChr m:val="]"/>
            <m:ctrlPr>
              <w:rPr>
                <w:rFonts w:ascii="Cambria Math" w:eastAsia="Times New Roman" w:hAnsi="Cambria Math" w:cs="Arial"/>
                <w:i/>
                <w:color w:val="222222"/>
                <w:sz w:val="19"/>
                <w:szCs w:val="19"/>
              </w:rPr>
            </m:ctrlPr>
          </m:dPr>
          <m:e>
            <m:sSub>
              <m:sSubPr>
                <m:ctrlPr>
                  <w:rPr>
                    <w:rFonts w:ascii="Cambria Math" w:eastAsia="Times New Roman" w:hAnsi="Cambria Math" w:cs="Arial"/>
                    <w:i/>
                    <w:color w:val="222222"/>
                    <w:sz w:val="19"/>
                    <w:szCs w:val="19"/>
                  </w:rPr>
                </m:ctrlPr>
              </m:sSubPr>
              <m:e>
                <m:r>
                  <m:rPr>
                    <m:sty m:val="p"/>
                  </m:rPr>
                  <w:rPr>
                    <w:rFonts w:ascii="Cambria Math" w:eastAsia="Times New Roman" w:hAnsi="Cambria Math" w:cs="Arial"/>
                    <w:color w:val="222222"/>
                    <w:sz w:val="19"/>
                    <w:szCs w:val="19"/>
                  </w:rPr>
                  <m:t>F</m:t>
                </m:r>
                <m:r>
                  <w:rPr>
                    <w:rFonts w:ascii="Cambria Math" w:eastAsia="Times New Roman" w:hAnsi="Cambria Math" w:cs="Arial"/>
                    <w:color w:val="222222"/>
                    <w:sz w:val="19"/>
                    <w:szCs w:val="19"/>
                  </w:rPr>
                  <m:t>1</m:t>
                </m:r>
              </m:e>
              <m:sub>
                <m:r>
                  <w:rPr>
                    <w:rFonts w:ascii="Cambria Math" w:eastAsia="Times New Roman" w:hAnsi="Cambria Math" w:cs="Arial"/>
                    <w:color w:val="222222"/>
                    <w:sz w:val="19"/>
                    <w:szCs w:val="19"/>
                  </w:rPr>
                  <m:t>i</m:t>
                </m:r>
              </m:sub>
            </m:sSub>
          </m:e>
        </m:d>
      </m:oMath>
      <w:r>
        <w:rPr>
          <w:rFonts w:ascii="Arial" w:eastAsia="Times New Roman" w:hAnsi="Arial" w:cs="Arial"/>
          <w:color w:val="222222"/>
          <w:sz w:val="19"/>
          <w:szCs w:val="19"/>
        </w:rPr>
        <w:t xml:space="preserve">   </w:t>
      </w:r>
      <w:r w:rsidRPr="003C5C57">
        <w:rPr>
          <w:rFonts w:ascii="Arial" w:eastAsia="Times New Roman" w:hAnsi="Arial" w:cs="Arial"/>
          <w:color w:val="222222"/>
          <w:sz w:val="19"/>
          <w:szCs w:val="19"/>
        </w:rPr>
        <w:t>;</w:t>
      </w:r>
      <w:r>
        <w:rPr>
          <w:rFonts w:ascii="Arial" w:eastAsia="Times New Roman" w:hAnsi="Arial" w:cs="Arial"/>
          <w:color w:val="222222"/>
          <w:sz w:val="19"/>
          <w:szCs w:val="19"/>
        </w:rPr>
        <w:t xml:space="preserve"> </w:t>
      </w:r>
      <w:r w:rsidR="003C5C57" w:rsidRPr="003C5C57">
        <w:rPr>
          <w:rFonts w:ascii="Arial" w:eastAsia="Times New Roman" w:hAnsi="Arial" w:cs="Arial"/>
          <w:color w:val="222222"/>
          <w:sz w:val="19"/>
          <w:szCs w:val="19"/>
        </w:rPr>
        <w:t xml:space="preserve">where </w:t>
      </w:r>
      <m:oMath>
        <m:sSub>
          <m:sSubPr>
            <m:ctrlPr>
              <w:rPr>
                <w:rFonts w:ascii="Cambria Math" w:eastAsia="Times New Roman" w:hAnsi="Cambria Math" w:cs="Arial"/>
                <w:i/>
                <w:color w:val="222222"/>
                <w:sz w:val="19"/>
                <w:szCs w:val="19"/>
              </w:rPr>
            </m:ctrlPr>
          </m:sSubPr>
          <m:e>
            <m:r>
              <m:rPr>
                <m:sty m:val="p"/>
              </m:rPr>
              <w:rPr>
                <w:rFonts w:ascii="Cambria Math" w:eastAsia="Times New Roman" w:hAnsi="Cambria Math" w:cs="Arial"/>
                <w:color w:val="222222"/>
                <w:sz w:val="19"/>
                <w:szCs w:val="19"/>
              </w:rPr>
              <m:t>F</m:t>
            </m:r>
            <m:r>
              <w:rPr>
                <w:rFonts w:ascii="Cambria Math" w:eastAsia="Times New Roman" w:hAnsi="Cambria Math" w:cs="Arial"/>
                <w:color w:val="222222"/>
                <w:sz w:val="19"/>
                <w:szCs w:val="19"/>
              </w:rPr>
              <m:t>1</m:t>
            </m:r>
          </m:e>
          <m:sub>
            <m:r>
              <w:rPr>
                <w:rFonts w:ascii="Cambria Math" w:eastAsia="Times New Roman" w:hAnsi="Cambria Math" w:cs="Arial"/>
                <w:color w:val="222222"/>
                <w:sz w:val="19"/>
                <w:szCs w:val="19"/>
              </w:rPr>
              <m:t>i</m:t>
            </m:r>
          </m:sub>
        </m:sSub>
        <m:r>
          <w:rPr>
            <w:rFonts w:ascii="Cambria Math" w:eastAsia="Times New Roman" w:hAnsi="Cambria Math" w:cs="Arial"/>
            <w:color w:val="222222"/>
            <w:sz w:val="19"/>
            <w:szCs w:val="19"/>
          </w:rPr>
          <m:t xml:space="preserve">= </m:t>
        </m:r>
        <m:f>
          <m:fPr>
            <m:type m:val="lin"/>
            <m:ctrlPr>
              <w:rPr>
                <w:rFonts w:ascii="Cambria Math" w:eastAsia="Times New Roman" w:hAnsi="Cambria Math" w:cs="Arial"/>
                <w:i/>
                <w:color w:val="222222"/>
                <w:sz w:val="19"/>
                <w:szCs w:val="19"/>
              </w:rPr>
            </m:ctrlPr>
          </m:fPr>
          <m:num>
            <m:r>
              <w:rPr>
                <w:rFonts w:ascii="Cambria Math" w:eastAsia="Times New Roman" w:hAnsi="Cambria Math" w:cs="Arial"/>
                <w:color w:val="222222"/>
                <w:sz w:val="19"/>
                <w:szCs w:val="19"/>
              </w:rPr>
              <m:t>2*</m:t>
            </m:r>
            <m:sSub>
              <m:sSubPr>
                <m:ctrlPr>
                  <w:rPr>
                    <w:rFonts w:ascii="Cambria Math" w:eastAsia="Times New Roman" w:hAnsi="Cambria Math" w:cs="Arial"/>
                    <w:color w:val="222222"/>
                    <w:sz w:val="19"/>
                    <w:szCs w:val="19"/>
                  </w:rPr>
                </m:ctrlPr>
              </m:sSubPr>
              <m:e>
                <m:r>
                  <m:rPr>
                    <m:sty m:val="p"/>
                  </m:rPr>
                  <w:rPr>
                    <w:rFonts w:ascii="Cambria Math" w:eastAsia="Times New Roman" w:hAnsi="Cambria Math" w:cs="Arial"/>
                    <w:color w:val="222222"/>
                    <w:sz w:val="19"/>
                    <w:szCs w:val="19"/>
                  </w:rPr>
                  <m:t>Precision</m:t>
                </m:r>
              </m:e>
              <m:sub>
                <m:r>
                  <w:rPr>
                    <w:rFonts w:ascii="Cambria Math" w:eastAsia="Times New Roman" w:hAnsi="Cambria Math" w:cs="Arial"/>
                    <w:color w:val="222222"/>
                    <w:sz w:val="19"/>
                    <w:szCs w:val="19"/>
                  </w:rPr>
                  <m:t>i</m:t>
                </m:r>
              </m:sub>
            </m:sSub>
            <m:r>
              <w:rPr>
                <w:rFonts w:ascii="Cambria Math" w:eastAsia="Times New Roman" w:hAnsi="Cambria Math" w:cs="Arial"/>
                <w:color w:val="222222"/>
                <w:sz w:val="19"/>
                <w:szCs w:val="19"/>
              </w:rPr>
              <m:t>*</m:t>
            </m:r>
            <m:sSub>
              <m:sSubPr>
                <m:ctrlPr>
                  <w:rPr>
                    <w:rFonts w:ascii="Cambria Math" w:eastAsia="Times New Roman" w:hAnsi="Cambria Math" w:cs="Arial"/>
                    <w:color w:val="222222"/>
                    <w:sz w:val="19"/>
                    <w:szCs w:val="19"/>
                  </w:rPr>
                </m:ctrlPr>
              </m:sSubPr>
              <m:e>
                <m:r>
                  <m:rPr>
                    <m:sty m:val="p"/>
                  </m:rPr>
                  <w:rPr>
                    <w:rFonts w:ascii="Cambria Math" w:eastAsia="Times New Roman" w:hAnsi="Cambria Math" w:cs="Arial"/>
                    <w:color w:val="222222"/>
                    <w:sz w:val="19"/>
                    <w:szCs w:val="19"/>
                  </w:rPr>
                  <m:t>Recall</m:t>
                </m:r>
              </m:e>
              <m:sub>
                <m:r>
                  <w:rPr>
                    <w:rFonts w:ascii="Cambria Math" w:eastAsia="Times New Roman" w:hAnsi="Cambria Math" w:cs="Arial"/>
                    <w:color w:val="222222"/>
                    <w:sz w:val="19"/>
                    <w:szCs w:val="19"/>
                  </w:rPr>
                  <m:t>i</m:t>
                </m:r>
              </m:sub>
            </m:sSub>
            <m:r>
              <w:rPr>
                <w:rFonts w:ascii="Cambria Math" w:eastAsia="Times New Roman" w:hAnsi="Cambria Math" w:cs="Arial"/>
                <w:color w:val="222222"/>
                <w:sz w:val="19"/>
                <w:szCs w:val="19"/>
              </w:rPr>
              <m:t xml:space="preserve"> </m:t>
            </m:r>
          </m:num>
          <m:den>
            <m:d>
              <m:dPr>
                <m:ctrlPr>
                  <w:rPr>
                    <w:rFonts w:ascii="Cambria Math" w:eastAsia="Times New Roman" w:hAnsi="Cambria Math" w:cs="Arial"/>
                    <w:i/>
                    <w:color w:val="222222"/>
                    <w:sz w:val="19"/>
                    <w:szCs w:val="19"/>
                  </w:rPr>
                </m:ctrlPr>
              </m:dPr>
              <m:e>
                <m:sSub>
                  <m:sSubPr>
                    <m:ctrlPr>
                      <w:rPr>
                        <w:rFonts w:ascii="Cambria Math" w:eastAsia="Times New Roman" w:hAnsi="Cambria Math" w:cs="Arial"/>
                        <w:color w:val="222222"/>
                        <w:sz w:val="19"/>
                        <w:szCs w:val="19"/>
                      </w:rPr>
                    </m:ctrlPr>
                  </m:sSubPr>
                  <m:e>
                    <m:r>
                      <m:rPr>
                        <m:sty m:val="p"/>
                      </m:rPr>
                      <w:rPr>
                        <w:rFonts w:ascii="Cambria Math" w:eastAsia="Times New Roman" w:hAnsi="Cambria Math" w:cs="Arial"/>
                        <w:color w:val="222222"/>
                        <w:sz w:val="19"/>
                        <w:szCs w:val="19"/>
                      </w:rPr>
                      <m:t>Precision</m:t>
                    </m:r>
                  </m:e>
                  <m:sub>
                    <m:r>
                      <w:rPr>
                        <w:rFonts w:ascii="Cambria Math" w:eastAsia="Times New Roman" w:hAnsi="Cambria Math" w:cs="Arial"/>
                        <w:color w:val="222222"/>
                        <w:sz w:val="19"/>
                        <w:szCs w:val="19"/>
                      </w:rPr>
                      <m:t>i</m:t>
                    </m:r>
                  </m:sub>
                </m:sSub>
                <m:r>
                  <w:rPr>
                    <w:rFonts w:ascii="Cambria Math" w:eastAsia="Times New Roman" w:hAnsi="Cambria Math" w:cs="Arial"/>
                    <w:color w:val="222222"/>
                    <w:sz w:val="19"/>
                    <w:szCs w:val="19"/>
                  </w:rPr>
                  <m:t xml:space="preserve">+ </m:t>
                </m:r>
                <m:sSub>
                  <m:sSubPr>
                    <m:ctrlPr>
                      <w:rPr>
                        <w:rFonts w:ascii="Cambria Math" w:eastAsia="Times New Roman" w:hAnsi="Cambria Math" w:cs="Arial"/>
                        <w:color w:val="222222"/>
                        <w:sz w:val="19"/>
                        <w:szCs w:val="19"/>
                      </w:rPr>
                    </m:ctrlPr>
                  </m:sSubPr>
                  <m:e>
                    <m:r>
                      <m:rPr>
                        <m:sty m:val="p"/>
                      </m:rPr>
                      <w:rPr>
                        <w:rFonts w:ascii="Cambria Math" w:eastAsia="Times New Roman" w:hAnsi="Cambria Math" w:cs="Arial"/>
                        <w:color w:val="222222"/>
                        <w:sz w:val="19"/>
                        <w:szCs w:val="19"/>
                      </w:rPr>
                      <m:t>Recall</m:t>
                    </m:r>
                  </m:e>
                  <m:sub>
                    <m:r>
                      <w:rPr>
                        <w:rFonts w:ascii="Cambria Math" w:eastAsia="Times New Roman" w:hAnsi="Cambria Math" w:cs="Arial"/>
                        <w:color w:val="222222"/>
                        <w:sz w:val="19"/>
                        <w:szCs w:val="19"/>
                      </w:rPr>
                      <m:t>i</m:t>
                    </m:r>
                  </m:sub>
                </m:sSub>
              </m:e>
            </m:d>
          </m:den>
        </m:f>
      </m:oMath>
      <w:r>
        <w:rPr>
          <w:rFonts w:ascii="Arial" w:eastAsia="Times New Roman" w:hAnsi="Arial" w:cs="Arial"/>
          <w:color w:val="222222"/>
          <w:sz w:val="19"/>
          <w:szCs w:val="19"/>
        </w:rPr>
        <w:t xml:space="preserve"> </w:t>
      </w:r>
      <w:r w:rsidR="00E52998">
        <w:rPr>
          <w:rFonts w:ascii="Arial" w:eastAsia="Times New Roman" w:hAnsi="Arial" w:cs="Arial"/>
          <w:color w:val="222222"/>
          <w:sz w:val="19"/>
          <w:szCs w:val="19"/>
        </w:rPr>
        <w:fldChar w:fldCharType="begin"/>
      </w:r>
      <w:r w:rsidR="00465854">
        <w:rPr>
          <w:rFonts w:ascii="Arial" w:eastAsia="Times New Roman" w:hAnsi="Arial" w:cs="Arial"/>
          <w:color w:val="222222"/>
          <w:sz w:val="19"/>
          <w:szCs w:val="19"/>
        </w:rPr>
        <w:instrText xml:space="preserve"> ADDIN ZOTERO_ITEM CSL_CITATION {"citationID":"1ap6va2hfv","properties":{"formattedCitation":"{\\rtf \\super 28\\nosupersub{}}","plainCitation":"28"},"citationItems":[{"id":342,"uris":["http://zotero.org/users/local/FOPKHRFW/items/4HDKICEE"],"uri":["http://zotero.org/users/local/FOPKHRFW/items/4HDKICEE"],"itemData":{"id":342,"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schema":"https://github.com/citation-style-language/schema/raw/master/csl-citation.json"} </w:instrText>
      </w:r>
      <w:r w:rsidR="00E52998">
        <w:rPr>
          <w:rFonts w:ascii="Arial" w:eastAsia="Times New Roman" w:hAnsi="Arial" w:cs="Arial"/>
          <w:color w:val="222222"/>
          <w:sz w:val="19"/>
          <w:szCs w:val="19"/>
        </w:rPr>
        <w:fldChar w:fldCharType="separate"/>
      </w:r>
      <w:r w:rsidR="00465854" w:rsidRPr="00465854">
        <w:rPr>
          <w:rFonts w:ascii="Arial" w:eastAsia="Times New Roman" w:hAnsi="Arial" w:cs="Arial"/>
          <w:color w:val="000000"/>
          <w:sz w:val="19"/>
          <w:vertAlign w:val="superscript"/>
        </w:rPr>
        <w:t>28</w:t>
      </w:r>
      <w:r w:rsidR="00E52998">
        <w:rPr>
          <w:rFonts w:ascii="Arial" w:eastAsia="Times New Roman" w:hAnsi="Arial" w:cs="Arial"/>
          <w:color w:val="222222"/>
          <w:sz w:val="19"/>
          <w:szCs w:val="19"/>
        </w:rPr>
        <w:fldChar w:fldCharType="end"/>
      </w:r>
    </w:p>
    <w:p w14:paraId="19C8BC23" w14:textId="1456C923" w:rsidR="003C5C57" w:rsidRDefault="00627009" w:rsidP="003C5C57">
      <w:pPr>
        <w:numPr>
          <w:ilvl w:val="0"/>
          <w:numId w:val="9"/>
        </w:numPr>
        <w:shd w:val="clear" w:color="auto" w:fill="FFFFFF"/>
        <w:spacing w:before="100" w:beforeAutospacing="1" w:after="100" w:afterAutospacing="1"/>
        <w:ind w:left="945"/>
        <w:rPr>
          <w:rFonts w:ascii="Arial" w:eastAsia="Times New Roman" w:hAnsi="Arial" w:cs="Arial"/>
          <w:color w:val="222222"/>
          <w:sz w:val="19"/>
          <w:szCs w:val="19"/>
        </w:rPr>
      </w:pPr>
      <m:oMath>
        <m:sSub>
          <m:sSubPr>
            <m:ctrlPr>
              <w:rPr>
                <w:rFonts w:ascii="Cambria Math" w:eastAsia="Times New Roman" w:hAnsi="Cambria Math" w:cs="Arial"/>
                <w:i/>
                <w:color w:val="222222"/>
                <w:sz w:val="19"/>
                <w:szCs w:val="19"/>
              </w:rPr>
            </m:ctrlPr>
          </m:sSubPr>
          <m:e>
            <m:r>
              <m:rPr>
                <m:sty m:val="p"/>
              </m:rPr>
              <w:rPr>
                <w:rFonts w:ascii="Cambria Math" w:eastAsia="Times New Roman" w:hAnsi="Cambria Math" w:cs="Arial"/>
                <w:color w:val="222222"/>
                <w:sz w:val="19"/>
                <w:szCs w:val="19"/>
              </w:rPr>
              <m:t>F</m:t>
            </m:r>
            <m:r>
              <w:rPr>
                <w:rFonts w:ascii="Cambria Math" w:eastAsia="Times New Roman" w:hAnsi="Cambria Math" w:cs="Arial"/>
                <w:color w:val="222222"/>
                <w:sz w:val="19"/>
                <w:szCs w:val="19"/>
              </w:rPr>
              <m:t>1</m:t>
            </m:r>
          </m:e>
          <m:sub>
            <m:r>
              <w:rPr>
                <w:rFonts w:ascii="Cambria Math" w:eastAsia="Times New Roman" w:hAnsi="Cambria Math" w:cs="Arial"/>
                <w:color w:val="222222"/>
                <w:sz w:val="19"/>
                <w:szCs w:val="19"/>
              </w:rPr>
              <m:t>macro</m:t>
            </m:r>
          </m:sub>
        </m:sSub>
        <m:r>
          <w:rPr>
            <w:rFonts w:ascii="Cambria Math" w:eastAsia="Times New Roman" w:hAnsi="Cambria Math" w:cs="Arial"/>
            <w:color w:val="222222"/>
            <w:sz w:val="19"/>
            <w:szCs w:val="19"/>
          </w:rPr>
          <m:t xml:space="preserve">= </m:t>
        </m:r>
        <m:f>
          <m:fPr>
            <m:type m:val="lin"/>
            <m:ctrlPr>
              <w:rPr>
                <w:rFonts w:ascii="Cambria Math" w:eastAsia="Times New Roman" w:hAnsi="Cambria Math" w:cs="Arial"/>
                <w:i/>
                <w:color w:val="222222"/>
                <w:sz w:val="19"/>
                <w:szCs w:val="19"/>
              </w:rPr>
            </m:ctrlPr>
          </m:fPr>
          <m:num>
            <m:r>
              <w:rPr>
                <w:rFonts w:ascii="Cambria Math" w:eastAsia="Times New Roman" w:hAnsi="Cambria Math" w:cs="Arial"/>
                <w:color w:val="222222"/>
                <w:sz w:val="19"/>
                <w:szCs w:val="19"/>
              </w:rPr>
              <m:t>2*</m:t>
            </m:r>
            <m:r>
              <w:rPr>
                <w:rFonts w:ascii="Cambria Math" w:eastAsia="Times New Roman" w:hAnsi="Cambria Math" w:cs="Arial"/>
                <w:color w:val="222222"/>
                <w:sz w:val="19"/>
                <w:szCs w:val="19"/>
              </w:rPr>
              <m:t>Mean</m:t>
            </m:r>
            <m:d>
              <m:dPr>
                <m:begChr m:val="["/>
                <m:endChr m:val="]"/>
                <m:ctrlPr>
                  <w:rPr>
                    <w:rFonts w:ascii="Cambria Math" w:eastAsia="Times New Roman" w:hAnsi="Cambria Math" w:cs="Arial"/>
                    <w:color w:val="222222"/>
                    <w:sz w:val="19"/>
                    <w:szCs w:val="19"/>
                  </w:rPr>
                </m:ctrlPr>
              </m:dPr>
              <m:e>
                <m:sSub>
                  <m:sSubPr>
                    <m:ctrlPr>
                      <w:rPr>
                        <w:rFonts w:ascii="Cambria Math" w:eastAsia="Times New Roman" w:hAnsi="Cambria Math" w:cs="Arial"/>
                        <w:color w:val="222222"/>
                        <w:sz w:val="19"/>
                        <w:szCs w:val="19"/>
                      </w:rPr>
                    </m:ctrlPr>
                  </m:sSubPr>
                  <m:e>
                    <m:r>
                      <m:rPr>
                        <m:sty m:val="p"/>
                      </m:rPr>
                      <w:rPr>
                        <w:rFonts w:ascii="Cambria Math" w:eastAsia="Times New Roman" w:hAnsi="Cambria Math" w:cs="Arial"/>
                        <w:color w:val="222222"/>
                        <w:sz w:val="19"/>
                        <w:szCs w:val="19"/>
                      </w:rPr>
                      <m:t>Precision</m:t>
                    </m:r>
                  </m:e>
                  <m:sub>
                    <m:r>
                      <w:rPr>
                        <w:rFonts w:ascii="Cambria Math" w:eastAsia="Times New Roman" w:hAnsi="Cambria Math" w:cs="Arial"/>
                        <w:color w:val="222222"/>
                        <w:sz w:val="19"/>
                        <w:szCs w:val="19"/>
                      </w:rPr>
                      <m:t>i</m:t>
                    </m:r>
                  </m:sub>
                </m:sSub>
              </m:e>
            </m:d>
            <m:r>
              <w:rPr>
                <w:rFonts w:ascii="Cambria Math" w:eastAsia="Times New Roman" w:hAnsi="Cambria Math" w:cs="Arial"/>
                <w:color w:val="222222"/>
                <w:sz w:val="19"/>
                <w:szCs w:val="19"/>
              </w:rPr>
              <m:t>*</m:t>
            </m:r>
            <m:r>
              <w:rPr>
                <w:rFonts w:ascii="Cambria Math" w:eastAsia="Times New Roman" w:hAnsi="Cambria Math" w:cs="Arial"/>
                <w:color w:val="222222"/>
                <w:sz w:val="19"/>
                <w:szCs w:val="19"/>
              </w:rPr>
              <m:t>Mean</m:t>
            </m:r>
            <m:d>
              <m:dPr>
                <m:begChr m:val="["/>
                <m:endChr m:val="]"/>
                <m:ctrlPr>
                  <w:rPr>
                    <w:rFonts w:ascii="Cambria Math" w:eastAsia="Times New Roman" w:hAnsi="Cambria Math" w:cs="Arial"/>
                    <w:color w:val="222222"/>
                    <w:sz w:val="19"/>
                    <w:szCs w:val="19"/>
                  </w:rPr>
                </m:ctrlPr>
              </m:dPr>
              <m:e>
                <m:sSub>
                  <m:sSubPr>
                    <m:ctrlPr>
                      <w:rPr>
                        <w:rFonts w:ascii="Cambria Math" w:eastAsia="Times New Roman" w:hAnsi="Cambria Math" w:cs="Arial"/>
                        <w:color w:val="222222"/>
                        <w:sz w:val="19"/>
                        <w:szCs w:val="19"/>
                      </w:rPr>
                    </m:ctrlPr>
                  </m:sSubPr>
                  <m:e>
                    <m:r>
                      <m:rPr>
                        <m:sty m:val="p"/>
                      </m:rPr>
                      <w:rPr>
                        <w:rFonts w:ascii="Cambria Math" w:eastAsia="Times New Roman" w:hAnsi="Cambria Math" w:cs="Arial"/>
                        <w:color w:val="222222"/>
                        <w:sz w:val="19"/>
                        <w:szCs w:val="19"/>
                      </w:rPr>
                      <m:t>Recall</m:t>
                    </m:r>
                  </m:e>
                  <m:sub>
                    <m:r>
                      <w:rPr>
                        <w:rFonts w:ascii="Cambria Math" w:eastAsia="Times New Roman" w:hAnsi="Cambria Math" w:cs="Arial"/>
                        <w:color w:val="222222"/>
                        <w:sz w:val="19"/>
                        <w:szCs w:val="19"/>
                      </w:rPr>
                      <m:t>i</m:t>
                    </m:r>
                  </m:sub>
                </m:sSub>
              </m:e>
            </m:d>
            <m:r>
              <w:rPr>
                <w:rFonts w:ascii="Cambria Math" w:eastAsia="Times New Roman" w:hAnsi="Cambria Math" w:cs="Arial"/>
                <w:color w:val="222222"/>
                <w:sz w:val="19"/>
                <w:szCs w:val="19"/>
              </w:rPr>
              <m:t xml:space="preserve"> </m:t>
            </m:r>
          </m:num>
          <m:den>
            <m:d>
              <m:dPr>
                <m:ctrlPr>
                  <w:rPr>
                    <w:rFonts w:ascii="Cambria Math" w:eastAsia="Times New Roman" w:hAnsi="Cambria Math" w:cs="Arial"/>
                    <w:i/>
                    <w:color w:val="222222"/>
                    <w:sz w:val="19"/>
                    <w:szCs w:val="19"/>
                  </w:rPr>
                </m:ctrlPr>
              </m:dPr>
              <m:e>
                <m:r>
                  <w:rPr>
                    <w:rFonts w:ascii="Cambria Math" w:eastAsia="Times New Roman" w:hAnsi="Cambria Math" w:cs="Arial"/>
                    <w:color w:val="222222"/>
                    <w:sz w:val="19"/>
                    <w:szCs w:val="19"/>
                  </w:rPr>
                  <m:t>Mean</m:t>
                </m:r>
                <m:d>
                  <m:dPr>
                    <m:begChr m:val="["/>
                    <m:endChr m:val="]"/>
                    <m:ctrlPr>
                      <w:rPr>
                        <w:rFonts w:ascii="Cambria Math" w:eastAsia="Times New Roman" w:hAnsi="Cambria Math" w:cs="Arial"/>
                        <w:color w:val="222222"/>
                        <w:sz w:val="19"/>
                        <w:szCs w:val="19"/>
                      </w:rPr>
                    </m:ctrlPr>
                  </m:dPr>
                  <m:e>
                    <m:sSub>
                      <m:sSubPr>
                        <m:ctrlPr>
                          <w:rPr>
                            <w:rFonts w:ascii="Cambria Math" w:eastAsia="Times New Roman" w:hAnsi="Cambria Math" w:cs="Arial"/>
                            <w:color w:val="222222"/>
                            <w:sz w:val="19"/>
                            <w:szCs w:val="19"/>
                          </w:rPr>
                        </m:ctrlPr>
                      </m:sSubPr>
                      <m:e>
                        <m:r>
                          <m:rPr>
                            <m:sty m:val="p"/>
                          </m:rPr>
                          <w:rPr>
                            <w:rFonts w:ascii="Cambria Math" w:eastAsia="Times New Roman" w:hAnsi="Cambria Math" w:cs="Arial"/>
                            <w:color w:val="222222"/>
                            <w:sz w:val="19"/>
                            <w:szCs w:val="19"/>
                          </w:rPr>
                          <m:t>Precision</m:t>
                        </m:r>
                      </m:e>
                      <m:sub>
                        <m:r>
                          <w:rPr>
                            <w:rFonts w:ascii="Cambria Math" w:eastAsia="Times New Roman" w:hAnsi="Cambria Math" w:cs="Arial"/>
                            <w:color w:val="222222"/>
                            <w:sz w:val="19"/>
                            <w:szCs w:val="19"/>
                          </w:rPr>
                          <m:t>i</m:t>
                        </m:r>
                      </m:sub>
                    </m:sSub>
                  </m:e>
                </m:d>
                <m:r>
                  <w:rPr>
                    <w:rFonts w:ascii="Cambria Math" w:eastAsia="Times New Roman" w:hAnsi="Cambria Math" w:cs="Arial"/>
                    <w:color w:val="222222"/>
                    <w:sz w:val="19"/>
                    <w:szCs w:val="19"/>
                  </w:rPr>
                  <m:t xml:space="preserve">+ </m:t>
                </m:r>
                <m:r>
                  <w:rPr>
                    <w:rFonts w:ascii="Cambria Math" w:eastAsia="Times New Roman" w:hAnsi="Cambria Math" w:cs="Arial"/>
                    <w:color w:val="222222"/>
                    <w:sz w:val="19"/>
                    <w:szCs w:val="19"/>
                  </w:rPr>
                  <m:t>Mean</m:t>
                </m:r>
                <m:d>
                  <m:dPr>
                    <m:begChr m:val="["/>
                    <m:endChr m:val="]"/>
                    <m:ctrlPr>
                      <w:rPr>
                        <w:rFonts w:ascii="Cambria Math" w:eastAsia="Times New Roman" w:hAnsi="Cambria Math" w:cs="Arial"/>
                        <w:color w:val="222222"/>
                        <w:sz w:val="19"/>
                        <w:szCs w:val="19"/>
                      </w:rPr>
                    </m:ctrlPr>
                  </m:dPr>
                  <m:e>
                    <m:sSub>
                      <m:sSubPr>
                        <m:ctrlPr>
                          <w:rPr>
                            <w:rFonts w:ascii="Cambria Math" w:eastAsia="Times New Roman" w:hAnsi="Cambria Math" w:cs="Arial"/>
                            <w:color w:val="222222"/>
                            <w:sz w:val="19"/>
                            <w:szCs w:val="19"/>
                          </w:rPr>
                        </m:ctrlPr>
                      </m:sSubPr>
                      <m:e>
                        <m:r>
                          <m:rPr>
                            <m:sty m:val="p"/>
                          </m:rPr>
                          <w:rPr>
                            <w:rFonts w:ascii="Cambria Math" w:eastAsia="Times New Roman" w:hAnsi="Cambria Math" w:cs="Arial"/>
                            <w:color w:val="222222"/>
                            <w:sz w:val="19"/>
                            <w:szCs w:val="19"/>
                          </w:rPr>
                          <m:t>Recall</m:t>
                        </m:r>
                      </m:e>
                      <m:sub>
                        <m:r>
                          <w:rPr>
                            <w:rFonts w:ascii="Cambria Math" w:eastAsia="Times New Roman" w:hAnsi="Cambria Math" w:cs="Arial"/>
                            <w:color w:val="222222"/>
                            <w:sz w:val="19"/>
                            <w:szCs w:val="19"/>
                          </w:rPr>
                          <m:t>i</m:t>
                        </m:r>
                      </m:sub>
                    </m:sSub>
                  </m:e>
                </m:d>
              </m:e>
            </m:d>
          </m:den>
        </m:f>
        <m:r>
          <w:rPr>
            <w:rFonts w:ascii="Cambria Math" w:eastAsia="Times New Roman" w:hAnsi="Cambria Math" w:cs="Arial"/>
            <w:color w:val="222222"/>
            <w:sz w:val="19"/>
            <w:szCs w:val="19"/>
          </w:rPr>
          <m:t xml:space="preserve"> </m:t>
        </m:r>
      </m:oMath>
      <w:r w:rsidR="00E52998">
        <w:rPr>
          <w:rFonts w:ascii="Arial" w:eastAsia="Times New Roman" w:hAnsi="Arial" w:cs="Arial"/>
          <w:color w:val="222222"/>
          <w:sz w:val="19"/>
          <w:szCs w:val="19"/>
        </w:rPr>
        <w:t xml:space="preserve"> </w:t>
      </w:r>
      <w:r w:rsidR="00E52998">
        <w:rPr>
          <w:rFonts w:ascii="Arial" w:eastAsia="Times New Roman" w:hAnsi="Arial" w:cs="Arial"/>
          <w:color w:val="222222"/>
          <w:sz w:val="19"/>
          <w:szCs w:val="19"/>
        </w:rPr>
        <w:fldChar w:fldCharType="begin"/>
      </w:r>
      <w:r w:rsidR="00E80F9B">
        <w:rPr>
          <w:rFonts w:ascii="Arial" w:eastAsia="Times New Roman" w:hAnsi="Arial" w:cs="Arial"/>
          <w:color w:val="222222"/>
          <w:sz w:val="19"/>
          <w:szCs w:val="19"/>
        </w:rPr>
        <w:instrText xml:space="preserve"> ADDIN ZOTERO_ITEM CSL_CITATION {"citationID":"Zd87hoal","properties":{"formattedCitation":"{\\rtf \\super 10\\nosupersub{}}","plainCitation":"10"},"citationItems":[{"id":345,"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schema":"https://github.com/citation-style-language/schema/raw/master/csl-citation.json"} </w:instrText>
      </w:r>
      <w:r w:rsidR="00E52998">
        <w:rPr>
          <w:rFonts w:ascii="Arial" w:eastAsia="Times New Roman" w:hAnsi="Arial" w:cs="Arial"/>
          <w:color w:val="222222"/>
          <w:sz w:val="19"/>
          <w:szCs w:val="19"/>
        </w:rPr>
        <w:fldChar w:fldCharType="separate"/>
      </w:r>
      <w:r w:rsidR="00E80F9B" w:rsidRPr="00E80F9B">
        <w:rPr>
          <w:rFonts w:ascii="Arial" w:eastAsia="Times New Roman" w:hAnsi="Arial" w:cs="Arial"/>
          <w:color w:val="000000"/>
          <w:sz w:val="19"/>
          <w:vertAlign w:val="superscript"/>
        </w:rPr>
        <w:t>10</w:t>
      </w:r>
      <w:r w:rsidR="00E52998">
        <w:rPr>
          <w:rFonts w:ascii="Arial" w:eastAsia="Times New Roman" w:hAnsi="Arial" w:cs="Arial"/>
          <w:color w:val="222222"/>
          <w:sz w:val="19"/>
          <w:szCs w:val="19"/>
        </w:rPr>
        <w:fldChar w:fldCharType="end"/>
      </w:r>
    </w:p>
    <w:p w14:paraId="558C9DE8" w14:textId="52FBFC2F" w:rsidR="00E52998" w:rsidRPr="003C5C57" w:rsidRDefault="00311774" w:rsidP="003F6EA0">
      <w:r>
        <w:t>w</w:t>
      </w:r>
      <w:r w:rsidR="00E52998" w:rsidRPr="003F6EA0">
        <w:t>e picked the first one.</w:t>
      </w:r>
    </w:p>
    <w:p w14:paraId="7320301A" w14:textId="4A7ABF06" w:rsidR="00460421" w:rsidRDefault="00460421" w:rsidP="00315216"/>
    <w:p w14:paraId="61BB309B" w14:textId="1277217F" w:rsidR="005346B9" w:rsidRDefault="005346B9" w:rsidP="005346B9">
      <w:pPr>
        <w:pStyle w:val="Heading3"/>
      </w:pPr>
      <w:r>
        <w:t>Statistical analysis and data availability</w:t>
      </w:r>
    </w:p>
    <w:p w14:paraId="654490E2" w14:textId="77777777" w:rsidR="005346B9" w:rsidRDefault="005346B9" w:rsidP="00315216"/>
    <w:p w14:paraId="3C8FCF43" w14:textId="77777777" w:rsidR="00F21378" w:rsidRDefault="00F21378" w:rsidP="00315216">
      <w:pPr>
        <w:pStyle w:val="Heading2"/>
      </w:pPr>
    </w:p>
    <w:p w14:paraId="5F0E86DB" w14:textId="2D509A84" w:rsidR="00315216" w:rsidRPr="00315216" w:rsidRDefault="00315216" w:rsidP="00315216">
      <w:pPr>
        <w:pStyle w:val="Heading2"/>
      </w:pPr>
      <w:r>
        <w:t>References</w:t>
      </w:r>
    </w:p>
    <w:p w14:paraId="0296D687" w14:textId="77777777" w:rsidR="00465854" w:rsidRPr="00465854" w:rsidRDefault="000717DC" w:rsidP="00465854">
      <w:pPr>
        <w:pStyle w:val="Bibliography"/>
        <w:rPr>
          <w:rFonts w:ascii="Calibri"/>
        </w:rPr>
      </w:pPr>
      <w:r>
        <w:rPr>
          <w:rFonts w:ascii="Calibri"/>
        </w:rPr>
        <w:fldChar w:fldCharType="begin"/>
      </w:r>
      <w:r w:rsidR="004C645B">
        <w:rPr>
          <w:rFonts w:ascii="Calibri"/>
        </w:rPr>
        <w:instrText xml:space="preserve"> ADDIN ZOTERO_BIBL {"custom":[]} CSL_BIBLIOGRAPHY </w:instrText>
      </w:r>
      <w:r>
        <w:rPr>
          <w:rFonts w:ascii="Calibri"/>
        </w:rPr>
        <w:fldChar w:fldCharType="separate"/>
      </w:r>
      <w:r w:rsidR="00465854" w:rsidRPr="00465854">
        <w:rPr>
          <w:rFonts w:ascii="Calibri"/>
        </w:rPr>
        <w:t>1.</w:t>
      </w:r>
      <w:r w:rsidR="00465854" w:rsidRPr="00465854">
        <w:rPr>
          <w:rFonts w:ascii="Calibri"/>
        </w:rPr>
        <w:tab/>
        <w:t xml:space="preserve">Kim, M., Rai, N., </w:t>
      </w:r>
      <w:proofErr w:type="spellStart"/>
      <w:r w:rsidR="00465854" w:rsidRPr="00465854">
        <w:rPr>
          <w:rFonts w:ascii="Calibri"/>
        </w:rPr>
        <w:t>Zorraquino</w:t>
      </w:r>
      <w:proofErr w:type="spellEnd"/>
      <w:r w:rsidR="00465854" w:rsidRPr="00465854">
        <w:rPr>
          <w:rFonts w:ascii="Calibri"/>
        </w:rPr>
        <w:t xml:space="preserve">, V. &amp; </w:t>
      </w:r>
      <w:proofErr w:type="spellStart"/>
      <w:r w:rsidR="00465854" w:rsidRPr="00465854">
        <w:rPr>
          <w:rFonts w:ascii="Calibri"/>
        </w:rPr>
        <w:t>Tagkopoulos</w:t>
      </w:r>
      <w:proofErr w:type="spellEnd"/>
      <w:r w:rsidR="00465854" w:rsidRPr="00465854">
        <w:rPr>
          <w:rFonts w:ascii="Calibri"/>
        </w:rPr>
        <w:t xml:space="preserve">, I. Multi-omics integration accurately predicts cellular state in unexplored conditions for Escherichia coli. </w:t>
      </w:r>
      <w:r w:rsidR="00465854" w:rsidRPr="00465854">
        <w:rPr>
          <w:rFonts w:ascii="Calibri"/>
          <w:i/>
          <w:iCs/>
        </w:rPr>
        <w:t xml:space="preserve">Nat. </w:t>
      </w:r>
      <w:proofErr w:type="spellStart"/>
      <w:r w:rsidR="00465854" w:rsidRPr="00465854">
        <w:rPr>
          <w:rFonts w:ascii="Calibri"/>
          <w:i/>
          <w:iCs/>
        </w:rPr>
        <w:t>Commun</w:t>
      </w:r>
      <w:proofErr w:type="spellEnd"/>
      <w:r w:rsidR="00465854" w:rsidRPr="00465854">
        <w:rPr>
          <w:rFonts w:ascii="Calibri"/>
          <w:i/>
          <w:iCs/>
        </w:rPr>
        <w:t>.</w:t>
      </w:r>
      <w:r w:rsidR="00465854" w:rsidRPr="00465854">
        <w:rPr>
          <w:rFonts w:ascii="Calibri"/>
        </w:rPr>
        <w:t xml:space="preserve"> </w:t>
      </w:r>
      <w:r w:rsidR="00465854" w:rsidRPr="00465854">
        <w:rPr>
          <w:rFonts w:ascii="Calibri"/>
          <w:b/>
          <w:bCs/>
        </w:rPr>
        <w:t>7,</w:t>
      </w:r>
      <w:r w:rsidR="00465854" w:rsidRPr="00465854">
        <w:rPr>
          <w:rFonts w:ascii="Calibri"/>
        </w:rPr>
        <w:t xml:space="preserve"> (2016).</w:t>
      </w:r>
    </w:p>
    <w:p w14:paraId="6FB0997C" w14:textId="77777777" w:rsidR="00465854" w:rsidRPr="00465854" w:rsidRDefault="00465854" w:rsidP="00465854">
      <w:pPr>
        <w:pStyle w:val="Bibliography"/>
        <w:rPr>
          <w:rFonts w:ascii="Calibri"/>
        </w:rPr>
      </w:pPr>
      <w:r w:rsidRPr="00465854">
        <w:rPr>
          <w:rFonts w:ascii="Calibri"/>
        </w:rPr>
        <w:t>2.</w:t>
      </w:r>
      <w:r w:rsidRPr="00465854">
        <w:rPr>
          <w:rFonts w:ascii="Calibri"/>
        </w:rPr>
        <w:tab/>
        <w:t xml:space="preserve">Leek, J. T. </w:t>
      </w:r>
      <w:r w:rsidRPr="00465854">
        <w:rPr>
          <w:rFonts w:ascii="Calibri"/>
          <w:i/>
          <w:iCs/>
        </w:rPr>
        <w:t>et al.</w:t>
      </w:r>
      <w:r w:rsidRPr="00465854">
        <w:rPr>
          <w:rFonts w:ascii="Calibri"/>
        </w:rPr>
        <w:t xml:space="preserve"> Tackling the widespread and critical impact of batch effects in high-throughput data. </w:t>
      </w:r>
      <w:r w:rsidRPr="00465854">
        <w:rPr>
          <w:rFonts w:ascii="Calibri"/>
          <w:i/>
          <w:iCs/>
        </w:rPr>
        <w:t>Nat. Rev. Genet.</w:t>
      </w:r>
      <w:r w:rsidRPr="00465854">
        <w:rPr>
          <w:rFonts w:ascii="Calibri"/>
        </w:rPr>
        <w:t xml:space="preserve"> </w:t>
      </w:r>
      <w:r w:rsidRPr="00465854">
        <w:rPr>
          <w:rFonts w:ascii="Calibri"/>
          <w:b/>
          <w:bCs/>
        </w:rPr>
        <w:t>11,</w:t>
      </w:r>
      <w:r w:rsidRPr="00465854">
        <w:rPr>
          <w:rFonts w:ascii="Calibri"/>
        </w:rPr>
        <w:t xml:space="preserve"> (2010).</w:t>
      </w:r>
    </w:p>
    <w:p w14:paraId="64FD1CD6" w14:textId="77777777" w:rsidR="00465854" w:rsidRPr="00465854" w:rsidRDefault="00465854" w:rsidP="00465854">
      <w:pPr>
        <w:pStyle w:val="Bibliography"/>
        <w:rPr>
          <w:rFonts w:ascii="Calibri"/>
        </w:rPr>
      </w:pPr>
      <w:r w:rsidRPr="00465854">
        <w:rPr>
          <w:rFonts w:ascii="Calibri"/>
        </w:rPr>
        <w:t>3.</w:t>
      </w:r>
      <w:r w:rsidRPr="00465854">
        <w:rPr>
          <w:rFonts w:ascii="Calibri"/>
        </w:rPr>
        <w:tab/>
      </w:r>
      <w:proofErr w:type="spellStart"/>
      <w:r w:rsidRPr="00465854">
        <w:rPr>
          <w:rFonts w:ascii="Calibri"/>
        </w:rPr>
        <w:t>Scharpf</w:t>
      </w:r>
      <w:proofErr w:type="spellEnd"/>
      <w:r w:rsidRPr="00465854">
        <w:rPr>
          <w:rFonts w:ascii="Calibri"/>
        </w:rPr>
        <w:t xml:space="preserve">, R. B. </w:t>
      </w:r>
      <w:r w:rsidRPr="00465854">
        <w:rPr>
          <w:rFonts w:ascii="Calibri"/>
          <w:i/>
          <w:iCs/>
        </w:rPr>
        <w:t>et al.</w:t>
      </w:r>
      <w:r w:rsidRPr="00465854">
        <w:rPr>
          <w:rFonts w:ascii="Calibri"/>
        </w:rPr>
        <w:t xml:space="preserve"> A multilevel model to address batch effects in copy number estimation using SNP arrays. </w:t>
      </w:r>
      <w:proofErr w:type="spellStart"/>
      <w:r w:rsidRPr="00465854">
        <w:rPr>
          <w:rFonts w:ascii="Calibri"/>
          <w:i/>
          <w:iCs/>
        </w:rPr>
        <w:t>Biostat</w:t>
      </w:r>
      <w:proofErr w:type="spellEnd"/>
      <w:r w:rsidRPr="00465854">
        <w:rPr>
          <w:rFonts w:ascii="Calibri"/>
          <w:i/>
          <w:iCs/>
        </w:rPr>
        <w:t xml:space="preserve">. </w:t>
      </w:r>
      <w:proofErr w:type="spellStart"/>
      <w:r w:rsidRPr="00465854">
        <w:rPr>
          <w:rFonts w:ascii="Calibri"/>
          <w:i/>
          <w:iCs/>
        </w:rPr>
        <w:t>Oxf</w:t>
      </w:r>
      <w:proofErr w:type="spellEnd"/>
      <w:r w:rsidRPr="00465854">
        <w:rPr>
          <w:rFonts w:ascii="Calibri"/>
          <w:i/>
          <w:iCs/>
        </w:rPr>
        <w:t>. Engl.</w:t>
      </w:r>
      <w:r w:rsidRPr="00465854">
        <w:rPr>
          <w:rFonts w:ascii="Calibri"/>
        </w:rPr>
        <w:t xml:space="preserve"> </w:t>
      </w:r>
      <w:r w:rsidRPr="00465854">
        <w:rPr>
          <w:rFonts w:ascii="Calibri"/>
          <w:b/>
          <w:bCs/>
        </w:rPr>
        <w:t>12,</w:t>
      </w:r>
      <w:r w:rsidRPr="00465854">
        <w:rPr>
          <w:rFonts w:ascii="Calibri"/>
        </w:rPr>
        <w:t xml:space="preserve"> 33–50 (2011).</w:t>
      </w:r>
    </w:p>
    <w:p w14:paraId="5D483926" w14:textId="77777777" w:rsidR="00465854" w:rsidRPr="00465854" w:rsidRDefault="00465854" w:rsidP="00465854">
      <w:pPr>
        <w:pStyle w:val="Bibliography"/>
        <w:rPr>
          <w:rFonts w:ascii="Calibri"/>
        </w:rPr>
      </w:pPr>
      <w:r w:rsidRPr="00465854">
        <w:rPr>
          <w:rFonts w:ascii="Calibri"/>
        </w:rPr>
        <w:t>4.</w:t>
      </w:r>
      <w:r w:rsidRPr="00465854">
        <w:rPr>
          <w:rFonts w:ascii="Calibri"/>
        </w:rPr>
        <w:tab/>
      </w:r>
      <w:proofErr w:type="spellStart"/>
      <w:r w:rsidRPr="00465854">
        <w:rPr>
          <w:rFonts w:ascii="Calibri"/>
        </w:rPr>
        <w:t>Brandes</w:t>
      </w:r>
      <w:proofErr w:type="spellEnd"/>
      <w:r w:rsidRPr="00465854">
        <w:rPr>
          <w:rFonts w:ascii="Calibri"/>
        </w:rPr>
        <w:t xml:space="preserve">, A. </w:t>
      </w:r>
      <w:r w:rsidRPr="00465854">
        <w:rPr>
          <w:rFonts w:ascii="Calibri"/>
          <w:i/>
          <w:iCs/>
        </w:rPr>
        <w:t>et al.</w:t>
      </w:r>
      <w:r w:rsidRPr="00465854">
        <w:rPr>
          <w:rFonts w:ascii="Calibri"/>
        </w:rPr>
        <w:t xml:space="preserve"> Inferring Carbon Sources from Gene Expression Profiles Using Metabolic Flux Models. </w:t>
      </w:r>
      <w:r w:rsidRPr="00465854">
        <w:rPr>
          <w:rFonts w:ascii="Calibri"/>
          <w:i/>
          <w:iCs/>
        </w:rPr>
        <w:t>PLOS ONE</w:t>
      </w:r>
      <w:r w:rsidRPr="00465854">
        <w:rPr>
          <w:rFonts w:ascii="Calibri"/>
        </w:rPr>
        <w:t xml:space="preserve"> </w:t>
      </w:r>
      <w:r w:rsidRPr="00465854">
        <w:rPr>
          <w:rFonts w:ascii="Calibri"/>
          <w:b/>
          <w:bCs/>
        </w:rPr>
        <w:t>7,</w:t>
      </w:r>
      <w:r w:rsidRPr="00465854">
        <w:rPr>
          <w:rFonts w:ascii="Calibri"/>
        </w:rPr>
        <w:t xml:space="preserve"> e36947 (2012).</w:t>
      </w:r>
    </w:p>
    <w:p w14:paraId="36C546DD" w14:textId="77777777" w:rsidR="00465854" w:rsidRPr="00465854" w:rsidRDefault="00465854" w:rsidP="00465854">
      <w:pPr>
        <w:pStyle w:val="Bibliography"/>
        <w:rPr>
          <w:rFonts w:ascii="Calibri"/>
        </w:rPr>
      </w:pPr>
      <w:r w:rsidRPr="00465854">
        <w:rPr>
          <w:rFonts w:ascii="Calibri"/>
        </w:rPr>
        <w:t>5.</w:t>
      </w:r>
      <w:r w:rsidRPr="00465854">
        <w:rPr>
          <w:rFonts w:ascii="Calibri"/>
        </w:rPr>
        <w:tab/>
      </w:r>
      <w:proofErr w:type="spellStart"/>
      <w:r w:rsidRPr="00465854">
        <w:rPr>
          <w:rFonts w:ascii="Calibri"/>
        </w:rPr>
        <w:t>Sridhara</w:t>
      </w:r>
      <w:proofErr w:type="spellEnd"/>
      <w:r w:rsidRPr="00465854">
        <w:rPr>
          <w:rFonts w:ascii="Calibri"/>
        </w:rPr>
        <w:t xml:space="preserve">, V. </w:t>
      </w:r>
      <w:r w:rsidRPr="00465854">
        <w:rPr>
          <w:rFonts w:ascii="Calibri"/>
          <w:i/>
          <w:iCs/>
        </w:rPr>
        <w:t>et al.</w:t>
      </w:r>
      <w:r w:rsidRPr="00465854">
        <w:rPr>
          <w:rFonts w:ascii="Calibri"/>
        </w:rPr>
        <w:t xml:space="preserve"> Predicting Growth Conditions from Internal Metabolic Fluxes in an In-Silico Model of E. coli. </w:t>
      </w:r>
      <w:r w:rsidRPr="00465854">
        <w:rPr>
          <w:rFonts w:ascii="Calibri"/>
          <w:i/>
          <w:iCs/>
        </w:rPr>
        <w:t>PLOS ONE</w:t>
      </w:r>
      <w:r w:rsidRPr="00465854">
        <w:rPr>
          <w:rFonts w:ascii="Calibri"/>
        </w:rPr>
        <w:t xml:space="preserve"> </w:t>
      </w:r>
      <w:r w:rsidRPr="00465854">
        <w:rPr>
          <w:rFonts w:ascii="Calibri"/>
          <w:b/>
          <w:bCs/>
        </w:rPr>
        <w:t>9,</w:t>
      </w:r>
      <w:r w:rsidRPr="00465854">
        <w:rPr>
          <w:rFonts w:ascii="Calibri"/>
        </w:rPr>
        <w:t xml:space="preserve"> e114608 (2014).</w:t>
      </w:r>
    </w:p>
    <w:p w14:paraId="493C60E1" w14:textId="77777777" w:rsidR="00465854" w:rsidRPr="00465854" w:rsidRDefault="00465854" w:rsidP="00465854">
      <w:pPr>
        <w:pStyle w:val="Bibliography"/>
        <w:rPr>
          <w:rFonts w:ascii="Calibri"/>
        </w:rPr>
      </w:pPr>
      <w:r w:rsidRPr="00465854">
        <w:rPr>
          <w:rFonts w:ascii="Calibri"/>
        </w:rPr>
        <w:t>6.</w:t>
      </w:r>
      <w:r w:rsidRPr="00465854">
        <w:rPr>
          <w:rFonts w:ascii="Calibri"/>
        </w:rPr>
        <w:tab/>
        <w:t xml:space="preserve">Caglar, M. U. </w:t>
      </w:r>
      <w:r w:rsidRPr="00465854">
        <w:rPr>
          <w:rFonts w:ascii="Calibri"/>
          <w:i/>
          <w:iCs/>
        </w:rPr>
        <w:t>et al.</w:t>
      </w:r>
      <w:r w:rsidRPr="00465854">
        <w:rPr>
          <w:rFonts w:ascii="Calibri"/>
        </w:rPr>
        <w:t xml:space="preserve"> The E. coli molecular phenotype under different growth conditions. </w:t>
      </w:r>
      <w:r w:rsidRPr="00465854">
        <w:rPr>
          <w:rFonts w:ascii="Calibri"/>
          <w:i/>
          <w:iCs/>
        </w:rPr>
        <w:t>Sci. Rep.</w:t>
      </w:r>
      <w:r w:rsidRPr="00465854">
        <w:rPr>
          <w:rFonts w:ascii="Calibri"/>
        </w:rPr>
        <w:t xml:space="preserve"> </w:t>
      </w:r>
      <w:r w:rsidRPr="00465854">
        <w:rPr>
          <w:rFonts w:ascii="Calibri"/>
          <w:b/>
          <w:bCs/>
        </w:rPr>
        <w:t>7,</w:t>
      </w:r>
      <w:r w:rsidRPr="00465854">
        <w:rPr>
          <w:rFonts w:ascii="Calibri"/>
        </w:rPr>
        <w:t xml:space="preserve"> 45303 (2017).</w:t>
      </w:r>
    </w:p>
    <w:p w14:paraId="2C5D745A" w14:textId="77777777" w:rsidR="00465854" w:rsidRPr="00465854" w:rsidRDefault="00465854" w:rsidP="00465854">
      <w:pPr>
        <w:pStyle w:val="Bibliography"/>
        <w:rPr>
          <w:rFonts w:ascii="Calibri"/>
        </w:rPr>
      </w:pPr>
      <w:r w:rsidRPr="00465854">
        <w:rPr>
          <w:rFonts w:ascii="Calibri"/>
        </w:rPr>
        <w:lastRenderedPageBreak/>
        <w:t>7.</w:t>
      </w:r>
      <w:r w:rsidRPr="00465854">
        <w:rPr>
          <w:rFonts w:ascii="Calibri"/>
        </w:rPr>
        <w:tab/>
        <w:t xml:space="preserve">Houser, J. R. </w:t>
      </w:r>
      <w:r w:rsidRPr="00465854">
        <w:rPr>
          <w:rFonts w:ascii="Calibri"/>
          <w:i/>
          <w:iCs/>
        </w:rPr>
        <w:t>et al.</w:t>
      </w:r>
      <w:r w:rsidRPr="00465854">
        <w:rPr>
          <w:rFonts w:ascii="Calibri"/>
        </w:rPr>
        <w:t xml:space="preserve"> Controlled Measurement and Comparative Analysis of Cellular Components in </w:t>
      </w:r>
      <w:proofErr w:type="gramStart"/>
      <w:r w:rsidRPr="00465854">
        <w:rPr>
          <w:rFonts w:ascii="Calibri"/>
        </w:rPr>
        <w:t>E .</w:t>
      </w:r>
      <w:proofErr w:type="gramEnd"/>
      <w:r w:rsidRPr="00465854">
        <w:rPr>
          <w:rFonts w:ascii="Calibri"/>
        </w:rPr>
        <w:t xml:space="preserve"> coli Reveals Broad Regulatory Changes in Response to Glucose Starvation. </w:t>
      </w:r>
      <w:r w:rsidRPr="00465854">
        <w:rPr>
          <w:rFonts w:ascii="Calibri"/>
          <w:i/>
          <w:iCs/>
        </w:rPr>
        <w:t xml:space="preserve">PLOS </w:t>
      </w:r>
      <w:proofErr w:type="spellStart"/>
      <w:r w:rsidRPr="00465854">
        <w:rPr>
          <w:rFonts w:ascii="Calibri"/>
          <w:i/>
          <w:iCs/>
        </w:rPr>
        <w:t>Comput</w:t>
      </w:r>
      <w:proofErr w:type="spellEnd"/>
      <w:r w:rsidRPr="00465854">
        <w:rPr>
          <w:rFonts w:ascii="Calibri"/>
          <w:i/>
          <w:iCs/>
        </w:rPr>
        <w:t xml:space="preserve"> </w:t>
      </w:r>
      <w:proofErr w:type="spellStart"/>
      <w:r w:rsidRPr="00465854">
        <w:rPr>
          <w:rFonts w:ascii="Calibri"/>
          <w:i/>
          <w:iCs/>
        </w:rPr>
        <w:t>Biol</w:t>
      </w:r>
      <w:proofErr w:type="spellEnd"/>
      <w:r w:rsidRPr="00465854">
        <w:rPr>
          <w:rFonts w:ascii="Calibri"/>
        </w:rPr>
        <w:t xml:space="preserve"> </w:t>
      </w:r>
      <w:r w:rsidRPr="00465854">
        <w:rPr>
          <w:rFonts w:ascii="Calibri"/>
          <w:b/>
          <w:bCs/>
        </w:rPr>
        <w:t>11,</w:t>
      </w:r>
      <w:r w:rsidRPr="00465854">
        <w:rPr>
          <w:rFonts w:ascii="Calibri"/>
        </w:rPr>
        <w:t xml:space="preserve"> e1004400 (2015).</w:t>
      </w:r>
    </w:p>
    <w:p w14:paraId="184567A8" w14:textId="77777777" w:rsidR="00465854" w:rsidRPr="00465854" w:rsidRDefault="00465854" w:rsidP="00465854">
      <w:pPr>
        <w:pStyle w:val="Bibliography"/>
        <w:rPr>
          <w:rFonts w:ascii="Calibri"/>
        </w:rPr>
      </w:pPr>
      <w:r w:rsidRPr="00465854">
        <w:rPr>
          <w:rFonts w:ascii="Calibri"/>
        </w:rPr>
        <w:t>8.</w:t>
      </w:r>
      <w:r w:rsidRPr="00465854">
        <w:rPr>
          <w:rFonts w:ascii="Calibri"/>
        </w:rPr>
        <w:tab/>
        <w:t xml:space="preserve">Meyer, D. &amp; Wien, T. U. </w:t>
      </w:r>
      <w:r w:rsidRPr="00465854">
        <w:rPr>
          <w:rFonts w:ascii="Calibri"/>
          <w:i/>
          <w:iCs/>
        </w:rPr>
        <w:t xml:space="preserve">Support Vector Machines. The Interface to </w:t>
      </w:r>
      <w:proofErr w:type="spellStart"/>
      <w:r w:rsidRPr="00465854">
        <w:rPr>
          <w:rFonts w:ascii="Calibri"/>
          <w:i/>
          <w:iCs/>
        </w:rPr>
        <w:t>libsvm</w:t>
      </w:r>
      <w:proofErr w:type="spellEnd"/>
      <w:r w:rsidRPr="00465854">
        <w:rPr>
          <w:rFonts w:ascii="Calibri"/>
          <w:i/>
          <w:iCs/>
        </w:rPr>
        <w:t xml:space="preserve"> in package e1071. Online-Documentation of the package e1071 for "R</w:t>
      </w:r>
      <w:r w:rsidRPr="00465854">
        <w:rPr>
          <w:rFonts w:ascii="Calibri"/>
        </w:rPr>
        <w:t>. (2001).</w:t>
      </w:r>
    </w:p>
    <w:p w14:paraId="39A64C08" w14:textId="77777777" w:rsidR="00465854" w:rsidRPr="00465854" w:rsidRDefault="00465854" w:rsidP="00465854">
      <w:pPr>
        <w:pStyle w:val="Bibliography"/>
        <w:rPr>
          <w:rFonts w:ascii="Calibri"/>
        </w:rPr>
      </w:pPr>
      <w:r w:rsidRPr="00465854">
        <w:rPr>
          <w:rFonts w:ascii="Calibri"/>
        </w:rPr>
        <w:t>9.</w:t>
      </w:r>
      <w:r w:rsidRPr="00465854">
        <w:rPr>
          <w:rFonts w:ascii="Calibri"/>
        </w:rPr>
        <w:tab/>
      </w:r>
      <w:proofErr w:type="spellStart"/>
      <w:r w:rsidRPr="00465854">
        <w:rPr>
          <w:rFonts w:ascii="Calibri"/>
        </w:rPr>
        <w:t>Liaw</w:t>
      </w:r>
      <w:proofErr w:type="spellEnd"/>
      <w:r w:rsidRPr="00465854">
        <w:rPr>
          <w:rFonts w:ascii="Calibri"/>
        </w:rPr>
        <w:t xml:space="preserve">, A. &amp; Wiener, M. Classification and Regression by </w:t>
      </w:r>
      <w:proofErr w:type="spellStart"/>
      <w:r w:rsidRPr="00465854">
        <w:rPr>
          <w:rFonts w:ascii="Calibri"/>
        </w:rPr>
        <w:t>randomForest</w:t>
      </w:r>
      <w:proofErr w:type="spellEnd"/>
      <w:r w:rsidRPr="00465854">
        <w:rPr>
          <w:rFonts w:ascii="Calibri"/>
        </w:rPr>
        <w:t xml:space="preserve">. </w:t>
      </w:r>
      <w:r w:rsidRPr="00465854">
        <w:rPr>
          <w:rFonts w:ascii="Calibri"/>
          <w:i/>
          <w:iCs/>
        </w:rPr>
        <w:t>R News</w:t>
      </w:r>
      <w:r w:rsidRPr="00465854">
        <w:rPr>
          <w:rFonts w:ascii="Calibri"/>
        </w:rPr>
        <w:t xml:space="preserve"> </w:t>
      </w:r>
      <w:r w:rsidRPr="00465854">
        <w:rPr>
          <w:rFonts w:ascii="Calibri"/>
          <w:b/>
          <w:bCs/>
        </w:rPr>
        <w:t>2,</w:t>
      </w:r>
      <w:r w:rsidRPr="00465854">
        <w:rPr>
          <w:rFonts w:ascii="Calibri"/>
        </w:rPr>
        <w:t xml:space="preserve"> 18–22 (2002).</w:t>
      </w:r>
    </w:p>
    <w:p w14:paraId="3BBFAAFE" w14:textId="77777777" w:rsidR="00465854" w:rsidRPr="00465854" w:rsidRDefault="00465854" w:rsidP="00465854">
      <w:pPr>
        <w:pStyle w:val="Bibliography"/>
        <w:rPr>
          <w:rFonts w:ascii="Calibri"/>
        </w:rPr>
      </w:pPr>
      <w:r w:rsidRPr="00465854">
        <w:rPr>
          <w:rFonts w:ascii="Calibri"/>
        </w:rPr>
        <w:t>10.</w:t>
      </w:r>
      <w:r w:rsidRPr="00465854">
        <w:rPr>
          <w:rFonts w:ascii="Calibri"/>
        </w:rPr>
        <w:tab/>
      </w:r>
      <w:proofErr w:type="spellStart"/>
      <w:r w:rsidRPr="00465854">
        <w:rPr>
          <w:rFonts w:ascii="Calibri"/>
        </w:rPr>
        <w:t>Sokolova</w:t>
      </w:r>
      <w:proofErr w:type="spellEnd"/>
      <w:r w:rsidRPr="00465854">
        <w:rPr>
          <w:rFonts w:ascii="Calibri"/>
        </w:rPr>
        <w:t xml:space="preserve">, M. &amp; Lapalme, G. A systematic analysis of performance measures for classification tasks. </w:t>
      </w:r>
      <w:r w:rsidRPr="00465854">
        <w:rPr>
          <w:rFonts w:ascii="Calibri"/>
          <w:i/>
          <w:iCs/>
        </w:rPr>
        <w:t xml:space="preserve">Inf. Process. </w:t>
      </w:r>
      <w:proofErr w:type="spellStart"/>
      <w:r w:rsidRPr="00465854">
        <w:rPr>
          <w:rFonts w:ascii="Calibri"/>
          <w:i/>
          <w:iCs/>
        </w:rPr>
        <w:t>Manag</w:t>
      </w:r>
      <w:proofErr w:type="spellEnd"/>
      <w:r w:rsidRPr="00465854">
        <w:rPr>
          <w:rFonts w:ascii="Calibri"/>
          <w:i/>
          <w:iCs/>
        </w:rPr>
        <w:t>.</w:t>
      </w:r>
      <w:r w:rsidRPr="00465854">
        <w:rPr>
          <w:rFonts w:ascii="Calibri"/>
        </w:rPr>
        <w:t xml:space="preserve"> </w:t>
      </w:r>
      <w:r w:rsidRPr="00465854">
        <w:rPr>
          <w:rFonts w:ascii="Calibri"/>
          <w:b/>
          <w:bCs/>
        </w:rPr>
        <w:t>45,</w:t>
      </w:r>
      <w:r w:rsidRPr="00465854">
        <w:rPr>
          <w:rFonts w:ascii="Calibri"/>
        </w:rPr>
        <w:t xml:space="preserve"> 427–437 (2009).</w:t>
      </w:r>
    </w:p>
    <w:p w14:paraId="430FB52E" w14:textId="77777777" w:rsidR="00465854" w:rsidRPr="00465854" w:rsidRDefault="00465854" w:rsidP="00465854">
      <w:pPr>
        <w:pStyle w:val="Bibliography"/>
        <w:rPr>
          <w:rFonts w:ascii="Calibri"/>
        </w:rPr>
      </w:pPr>
      <w:r w:rsidRPr="00465854">
        <w:rPr>
          <w:rFonts w:ascii="Calibri"/>
        </w:rPr>
        <w:t>11.</w:t>
      </w:r>
      <w:r w:rsidRPr="00465854">
        <w:rPr>
          <w:rFonts w:ascii="Calibri"/>
        </w:rPr>
        <w:tab/>
        <w:t>Love, M. I., Huber, W. &amp; Anders, S. Moderated estimation of fold change and dispersion for RNA-</w:t>
      </w:r>
      <w:proofErr w:type="spellStart"/>
      <w:r w:rsidRPr="00465854">
        <w:rPr>
          <w:rFonts w:ascii="Calibri"/>
        </w:rPr>
        <w:t>seq</w:t>
      </w:r>
      <w:proofErr w:type="spellEnd"/>
      <w:r w:rsidRPr="00465854">
        <w:rPr>
          <w:rFonts w:ascii="Calibri"/>
        </w:rPr>
        <w:t xml:space="preserve"> data with DESeq2. </w:t>
      </w:r>
      <w:r w:rsidRPr="00465854">
        <w:rPr>
          <w:rFonts w:ascii="Calibri"/>
          <w:i/>
          <w:iCs/>
        </w:rPr>
        <w:t>Genome Biol.</w:t>
      </w:r>
      <w:r w:rsidRPr="00465854">
        <w:rPr>
          <w:rFonts w:ascii="Calibri"/>
        </w:rPr>
        <w:t xml:space="preserve"> </w:t>
      </w:r>
      <w:r w:rsidRPr="00465854">
        <w:rPr>
          <w:rFonts w:ascii="Calibri"/>
          <w:b/>
          <w:bCs/>
        </w:rPr>
        <w:t>15,</w:t>
      </w:r>
      <w:r w:rsidRPr="00465854">
        <w:rPr>
          <w:rFonts w:ascii="Calibri"/>
        </w:rPr>
        <w:t xml:space="preserve"> 550 (2014).</w:t>
      </w:r>
    </w:p>
    <w:p w14:paraId="4CA6768F" w14:textId="77777777" w:rsidR="00465854" w:rsidRPr="00465854" w:rsidRDefault="00465854" w:rsidP="00465854">
      <w:pPr>
        <w:pStyle w:val="Bibliography"/>
        <w:rPr>
          <w:rFonts w:ascii="Calibri"/>
        </w:rPr>
      </w:pPr>
      <w:r w:rsidRPr="00465854">
        <w:rPr>
          <w:rFonts w:ascii="Calibri"/>
        </w:rPr>
        <w:t>12.</w:t>
      </w:r>
      <w:r w:rsidRPr="00465854">
        <w:rPr>
          <w:rFonts w:ascii="Calibri"/>
        </w:rPr>
        <w:tab/>
        <w:t xml:space="preserve">Parker, H. S., Bravo, H. C. &amp; Leek, J. T. Removing batch effects for prediction problems with frozen surrogate variable analysis. </w:t>
      </w:r>
      <w:r w:rsidRPr="00465854">
        <w:rPr>
          <w:rFonts w:ascii="Calibri"/>
          <w:i/>
          <w:iCs/>
        </w:rPr>
        <w:t>ArXiv13013947 Stat</w:t>
      </w:r>
      <w:r w:rsidRPr="00465854">
        <w:rPr>
          <w:rFonts w:ascii="Calibri"/>
        </w:rPr>
        <w:t xml:space="preserve"> (2013).</w:t>
      </w:r>
    </w:p>
    <w:p w14:paraId="291F256A" w14:textId="77777777" w:rsidR="00465854" w:rsidRPr="00465854" w:rsidRDefault="00465854" w:rsidP="00465854">
      <w:pPr>
        <w:pStyle w:val="Bibliography"/>
        <w:rPr>
          <w:rFonts w:ascii="Calibri"/>
        </w:rPr>
      </w:pPr>
      <w:r w:rsidRPr="00465854">
        <w:rPr>
          <w:rFonts w:ascii="Calibri"/>
        </w:rPr>
        <w:t>13.</w:t>
      </w:r>
      <w:r w:rsidRPr="00465854">
        <w:rPr>
          <w:rFonts w:ascii="Calibri"/>
        </w:rPr>
        <w:tab/>
      </w:r>
      <w:proofErr w:type="spellStart"/>
      <w:r w:rsidRPr="00465854">
        <w:rPr>
          <w:rFonts w:ascii="Calibri"/>
        </w:rPr>
        <w:t>Jolliffe</w:t>
      </w:r>
      <w:proofErr w:type="spellEnd"/>
      <w:r w:rsidRPr="00465854">
        <w:rPr>
          <w:rFonts w:ascii="Calibri"/>
        </w:rPr>
        <w:t xml:space="preserve">, I. in </w:t>
      </w:r>
      <w:r w:rsidRPr="00465854">
        <w:rPr>
          <w:rFonts w:ascii="Calibri"/>
          <w:i/>
          <w:iCs/>
        </w:rPr>
        <w:t xml:space="preserve">Wiley </w:t>
      </w:r>
      <w:proofErr w:type="spellStart"/>
      <w:r w:rsidRPr="00465854">
        <w:rPr>
          <w:rFonts w:ascii="Calibri"/>
          <w:i/>
          <w:iCs/>
        </w:rPr>
        <w:t>StatsRef</w:t>
      </w:r>
      <w:proofErr w:type="spellEnd"/>
      <w:r w:rsidRPr="00465854">
        <w:rPr>
          <w:rFonts w:ascii="Calibri"/>
          <w:i/>
          <w:iCs/>
        </w:rPr>
        <w:t>: Statistics Reference Online</w:t>
      </w:r>
      <w:r w:rsidRPr="00465854">
        <w:rPr>
          <w:rFonts w:ascii="Calibri"/>
        </w:rPr>
        <w:t xml:space="preserve"> (John Wiley &amp; Sons, Ltd, 2014). doi:10.1002/9781118445112.stat06472</w:t>
      </w:r>
    </w:p>
    <w:p w14:paraId="2AEB28B4" w14:textId="77777777" w:rsidR="00465854" w:rsidRPr="00465854" w:rsidRDefault="00465854" w:rsidP="00465854">
      <w:pPr>
        <w:pStyle w:val="Bibliography"/>
        <w:rPr>
          <w:rFonts w:ascii="Calibri"/>
        </w:rPr>
      </w:pPr>
      <w:r w:rsidRPr="00465854">
        <w:rPr>
          <w:rFonts w:ascii="Calibri"/>
        </w:rPr>
        <w:t>14.</w:t>
      </w:r>
      <w:r w:rsidRPr="00465854">
        <w:rPr>
          <w:rFonts w:ascii="Calibri"/>
        </w:rPr>
        <w:tab/>
        <w:t xml:space="preserve">Zhang, W., Li, F. &amp; </w:t>
      </w:r>
      <w:proofErr w:type="spellStart"/>
      <w:r w:rsidRPr="00465854">
        <w:rPr>
          <w:rFonts w:ascii="Calibri"/>
        </w:rPr>
        <w:t>Nie</w:t>
      </w:r>
      <w:proofErr w:type="spellEnd"/>
      <w:r w:rsidRPr="00465854">
        <w:rPr>
          <w:rFonts w:ascii="Calibri"/>
        </w:rPr>
        <w:t xml:space="preserve">, L. Integrating multiple ‘omics’ analysis for microbial biology: application and methodologies. </w:t>
      </w:r>
      <w:proofErr w:type="spellStart"/>
      <w:r w:rsidRPr="00465854">
        <w:rPr>
          <w:rFonts w:ascii="Calibri"/>
          <w:i/>
          <w:iCs/>
        </w:rPr>
        <w:t>Microbiol</w:t>
      </w:r>
      <w:proofErr w:type="spellEnd"/>
      <w:r w:rsidRPr="00465854">
        <w:rPr>
          <w:rFonts w:ascii="Calibri"/>
          <w:i/>
          <w:iCs/>
        </w:rPr>
        <w:t>. Read. Engl.</w:t>
      </w:r>
      <w:r w:rsidRPr="00465854">
        <w:rPr>
          <w:rFonts w:ascii="Calibri"/>
        </w:rPr>
        <w:t xml:space="preserve"> </w:t>
      </w:r>
      <w:r w:rsidRPr="00465854">
        <w:rPr>
          <w:rFonts w:ascii="Calibri"/>
          <w:b/>
          <w:bCs/>
        </w:rPr>
        <w:t>156,</w:t>
      </w:r>
      <w:r w:rsidRPr="00465854">
        <w:rPr>
          <w:rFonts w:ascii="Calibri"/>
        </w:rPr>
        <w:t xml:space="preserve"> 287–301 (2010).</w:t>
      </w:r>
    </w:p>
    <w:p w14:paraId="1A854906" w14:textId="77777777" w:rsidR="00465854" w:rsidRPr="00465854" w:rsidRDefault="00465854" w:rsidP="00465854">
      <w:pPr>
        <w:pStyle w:val="Bibliography"/>
        <w:rPr>
          <w:rFonts w:ascii="Calibri"/>
        </w:rPr>
      </w:pPr>
      <w:r w:rsidRPr="00465854">
        <w:rPr>
          <w:rFonts w:ascii="Calibri"/>
        </w:rPr>
        <w:t>15.</w:t>
      </w:r>
      <w:r w:rsidRPr="00465854">
        <w:rPr>
          <w:rFonts w:ascii="Calibri"/>
        </w:rPr>
        <w:tab/>
      </w:r>
      <w:proofErr w:type="spellStart"/>
      <w:r w:rsidRPr="00465854">
        <w:rPr>
          <w:rFonts w:ascii="Calibri"/>
        </w:rPr>
        <w:t>Wilmes</w:t>
      </w:r>
      <w:proofErr w:type="spellEnd"/>
      <w:r w:rsidRPr="00465854">
        <w:rPr>
          <w:rFonts w:ascii="Calibri"/>
        </w:rPr>
        <w:t xml:space="preserve">, A. </w:t>
      </w:r>
      <w:r w:rsidRPr="00465854">
        <w:rPr>
          <w:rFonts w:ascii="Calibri"/>
          <w:i/>
          <w:iCs/>
        </w:rPr>
        <w:t>et al.</w:t>
      </w:r>
      <w:r w:rsidRPr="00465854">
        <w:rPr>
          <w:rFonts w:ascii="Calibri"/>
        </w:rPr>
        <w:t xml:space="preserve"> Application of integrated transcriptomic, proteomic and </w:t>
      </w:r>
      <w:proofErr w:type="spellStart"/>
      <w:r w:rsidRPr="00465854">
        <w:rPr>
          <w:rFonts w:ascii="Calibri"/>
        </w:rPr>
        <w:t>metabolomic</w:t>
      </w:r>
      <w:proofErr w:type="spellEnd"/>
      <w:r w:rsidRPr="00465854">
        <w:rPr>
          <w:rFonts w:ascii="Calibri"/>
        </w:rPr>
        <w:t xml:space="preserve"> profiling for the delineation of mechanisms of drug induced cell stress. </w:t>
      </w:r>
      <w:r w:rsidRPr="00465854">
        <w:rPr>
          <w:rFonts w:ascii="Calibri"/>
          <w:i/>
          <w:iCs/>
        </w:rPr>
        <w:t>J. Proteomics</w:t>
      </w:r>
      <w:r w:rsidRPr="00465854">
        <w:rPr>
          <w:rFonts w:ascii="Calibri"/>
        </w:rPr>
        <w:t xml:space="preserve"> </w:t>
      </w:r>
      <w:r w:rsidRPr="00465854">
        <w:rPr>
          <w:rFonts w:ascii="Calibri"/>
          <w:b/>
          <w:bCs/>
        </w:rPr>
        <w:t>79,</w:t>
      </w:r>
      <w:r w:rsidRPr="00465854">
        <w:rPr>
          <w:rFonts w:ascii="Calibri"/>
        </w:rPr>
        <w:t xml:space="preserve"> 180–194 (2013).</w:t>
      </w:r>
    </w:p>
    <w:p w14:paraId="064F3789" w14:textId="77777777" w:rsidR="00465854" w:rsidRPr="00465854" w:rsidRDefault="00465854" w:rsidP="00465854">
      <w:pPr>
        <w:pStyle w:val="Bibliography"/>
        <w:rPr>
          <w:rFonts w:ascii="Calibri"/>
        </w:rPr>
      </w:pPr>
      <w:r w:rsidRPr="00465854">
        <w:rPr>
          <w:rFonts w:ascii="Calibri"/>
        </w:rPr>
        <w:t>16.</w:t>
      </w:r>
      <w:r w:rsidRPr="00465854">
        <w:rPr>
          <w:rFonts w:ascii="Calibri"/>
        </w:rPr>
        <w:tab/>
      </w:r>
      <w:proofErr w:type="spellStart"/>
      <w:r w:rsidRPr="00465854">
        <w:rPr>
          <w:rFonts w:ascii="Calibri"/>
        </w:rPr>
        <w:t>Nie</w:t>
      </w:r>
      <w:proofErr w:type="spellEnd"/>
      <w:r w:rsidRPr="00465854">
        <w:rPr>
          <w:rFonts w:ascii="Calibri"/>
        </w:rPr>
        <w:t xml:space="preserve">, L., Wu, G., </w:t>
      </w:r>
      <w:proofErr w:type="spellStart"/>
      <w:r w:rsidRPr="00465854">
        <w:rPr>
          <w:rFonts w:ascii="Calibri"/>
        </w:rPr>
        <w:t>Culley</w:t>
      </w:r>
      <w:proofErr w:type="spellEnd"/>
      <w:r w:rsidRPr="00465854">
        <w:rPr>
          <w:rFonts w:ascii="Calibri"/>
        </w:rPr>
        <w:t xml:space="preserve">, D. E., </w:t>
      </w:r>
      <w:proofErr w:type="spellStart"/>
      <w:r w:rsidRPr="00465854">
        <w:rPr>
          <w:rFonts w:ascii="Calibri"/>
        </w:rPr>
        <w:t>Scholten</w:t>
      </w:r>
      <w:proofErr w:type="spellEnd"/>
      <w:r w:rsidRPr="00465854">
        <w:rPr>
          <w:rFonts w:ascii="Calibri"/>
        </w:rPr>
        <w:t xml:space="preserve">, J. C. M. &amp; Zhang, W. Integrative Analysis of Transcriptomic and Proteomic Data: Challenges, Solutions and Applications. </w:t>
      </w:r>
      <w:r w:rsidRPr="00465854">
        <w:rPr>
          <w:rFonts w:ascii="Calibri"/>
          <w:i/>
          <w:iCs/>
        </w:rPr>
        <w:t xml:space="preserve">Crit. Rev. </w:t>
      </w:r>
      <w:proofErr w:type="spellStart"/>
      <w:r w:rsidRPr="00465854">
        <w:rPr>
          <w:rFonts w:ascii="Calibri"/>
          <w:i/>
          <w:iCs/>
        </w:rPr>
        <w:t>Biotechnol</w:t>
      </w:r>
      <w:proofErr w:type="spellEnd"/>
      <w:r w:rsidRPr="00465854">
        <w:rPr>
          <w:rFonts w:ascii="Calibri"/>
          <w:i/>
          <w:iCs/>
        </w:rPr>
        <w:t>.</w:t>
      </w:r>
      <w:r w:rsidRPr="00465854">
        <w:rPr>
          <w:rFonts w:ascii="Calibri"/>
        </w:rPr>
        <w:t xml:space="preserve"> </w:t>
      </w:r>
      <w:r w:rsidRPr="00465854">
        <w:rPr>
          <w:rFonts w:ascii="Calibri"/>
          <w:b/>
          <w:bCs/>
        </w:rPr>
        <w:t>27,</w:t>
      </w:r>
      <w:r w:rsidRPr="00465854">
        <w:rPr>
          <w:rFonts w:ascii="Calibri"/>
        </w:rPr>
        <w:t xml:space="preserve"> 63–75 (2007).</w:t>
      </w:r>
    </w:p>
    <w:p w14:paraId="281239C5" w14:textId="77777777" w:rsidR="00465854" w:rsidRPr="00465854" w:rsidRDefault="00465854" w:rsidP="00465854">
      <w:pPr>
        <w:pStyle w:val="Bibliography"/>
        <w:rPr>
          <w:rFonts w:ascii="Calibri"/>
        </w:rPr>
      </w:pPr>
      <w:r w:rsidRPr="00465854">
        <w:rPr>
          <w:rFonts w:ascii="Calibri"/>
        </w:rPr>
        <w:lastRenderedPageBreak/>
        <w:t>17.</w:t>
      </w:r>
      <w:r w:rsidRPr="00465854">
        <w:rPr>
          <w:rFonts w:ascii="Calibri"/>
        </w:rPr>
        <w:tab/>
      </w:r>
      <w:proofErr w:type="spellStart"/>
      <w:r w:rsidRPr="00465854">
        <w:rPr>
          <w:rFonts w:ascii="Calibri"/>
        </w:rPr>
        <w:t>Sokal</w:t>
      </w:r>
      <w:proofErr w:type="spellEnd"/>
      <w:r w:rsidRPr="00465854">
        <w:rPr>
          <w:rFonts w:ascii="Calibri"/>
        </w:rPr>
        <w:t xml:space="preserve">, R. R. &amp; </w:t>
      </w:r>
      <w:proofErr w:type="spellStart"/>
      <w:r w:rsidRPr="00465854">
        <w:rPr>
          <w:rFonts w:ascii="Calibri"/>
        </w:rPr>
        <w:t>Rohlf</w:t>
      </w:r>
      <w:proofErr w:type="spellEnd"/>
      <w:r w:rsidRPr="00465854">
        <w:rPr>
          <w:rFonts w:ascii="Calibri"/>
        </w:rPr>
        <w:t xml:space="preserve">, F. J. The Comparison of Dendrograms by Objective Methods. </w:t>
      </w:r>
      <w:r w:rsidRPr="00465854">
        <w:rPr>
          <w:rFonts w:ascii="Calibri"/>
          <w:i/>
          <w:iCs/>
        </w:rPr>
        <w:t>Taxon</w:t>
      </w:r>
      <w:r w:rsidRPr="00465854">
        <w:rPr>
          <w:rFonts w:ascii="Calibri"/>
        </w:rPr>
        <w:t xml:space="preserve"> </w:t>
      </w:r>
      <w:r w:rsidRPr="00465854">
        <w:rPr>
          <w:rFonts w:ascii="Calibri"/>
          <w:b/>
          <w:bCs/>
        </w:rPr>
        <w:t>11,</w:t>
      </w:r>
      <w:r w:rsidRPr="00465854">
        <w:rPr>
          <w:rFonts w:ascii="Calibri"/>
        </w:rPr>
        <w:t xml:space="preserve"> 33–40 (1962).</w:t>
      </w:r>
    </w:p>
    <w:p w14:paraId="5E3EFA7B" w14:textId="77777777" w:rsidR="00465854" w:rsidRPr="00465854" w:rsidRDefault="00465854" w:rsidP="00465854">
      <w:pPr>
        <w:pStyle w:val="Bibliography"/>
        <w:rPr>
          <w:rFonts w:ascii="Calibri"/>
        </w:rPr>
      </w:pPr>
      <w:r w:rsidRPr="00465854">
        <w:rPr>
          <w:rFonts w:ascii="Calibri"/>
        </w:rPr>
        <w:t>18.</w:t>
      </w:r>
      <w:r w:rsidRPr="00465854">
        <w:rPr>
          <w:rFonts w:ascii="Calibri"/>
        </w:rPr>
        <w:tab/>
      </w:r>
      <w:proofErr w:type="spellStart"/>
      <w:r w:rsidRPr="00465854">
        <w:rPr>
          <w:rFonts w:ascii="Calibri"/>
        </w:rPr>
        <w:t>Gan</w:t>
      </w:r>
      <w:proofErr w:type="spellEnd"/>
      <w:r w:rsidRPr="00465854">
        <w:rPr>
          <w:rFonts w:ascii="Calibri"/>
        </w:rPr>
        <w:t xml:space="preserve">, G., Ma, C. &amp; Wu, J. </w:t>
      </w:r>
      <w:r w:rsidRPr="00465854">
        <w:rPr>
          <w:rFonts w:ascii="Calibri"/>
          <w:i/>
          <w:iCs/>
        </w:rPr>
        <w:t>Data Clustering: Theory, Algorithms, and Applications</w:t>
      </w:r>
      <w:r w:rsidRPr="00465854">
        <w:rPr>
          <w:rFonts w:ascii="Calibri"/>
        </w:rPr>
        <w:t>. (SIAM, 2007).</w:t>
      </w:r>
    </w:p>
    <w:p w14:paraId="311C1833" w14:textId="77777777" w:rsidR="00465854" w:rsidRPr="00465854" w:rsidRDefault="00465854" w:rsidP="00465854">
      <w:pPr>
        <w:pStyle w:val="Bibliography"/>
        <w:rPr>
          <w:rFonts w:ascii="Calibri"/>
        </w:rPr>
      </w:pPr>
      <w:r w:rsidRPr="00465854">
        <w:rPr>
          <w:rFonts w:ascii="Calibri"/>
        </w:rPr>
        <w:t>19.</w:t>
      </w:r>
      <w:r w:rsidRPr="00465854">
        <w:rPr>
          <w:rFonts w:ascii="Calibri"/>
        </w:rPr>
        <w:tab/>
        <w:t xml:space="preserve">Schmidt, A. </w:t>
      </w:r>
      <w:r w:rsidRPr="00465854">
        <w:rPr>
          <w:rFonts w:ascii="Calibri"/>
          <w:i/>
          <w:iCs/>
        </w:rPr>
        <w:t>et al.</w:t>
      </w:r>
      <w:r w:rsidRPr="00465854">
        <w:rPr>
          <w:rFonts w:ascii="Calibri"/>
        </w:rPr>
        <w:t xml:space="preserve"> The quantitative and condition-dependent Escherichia coli proteome. </w:t>
      </w:r>
      <w:r w:rsidRPr="00465854">
        <w:rPr>
          <w:rFonts w:ascii="Calibri"/>
          <w:i/>
          <w:iCs/>
        </w:rPr>
        <w:t xml:space="preserve">Nat. </w:t>
      </w:r>
      <w:proofErr w:type="spellStart"/>
      <w:r w:rsidRPr="00465854">
        <w:rPr>
          <w:rFonts w:ascii="Calibri"/>
          <w:i/>
          <w:iCs/>
        </w:rPr>
        <w:t>Biotechnol</w:t>
      </w:r>
      <w:proofErr w:type="spellEnd"/>
      <w:r w:rsidRPr="00465854">
        <w:rPr>
          <w:rFonts w:ascii="Calibri"/>
          <w:i/>
          <w:iCs/>
        </w:rPr>
        <w:t>.</w:t>
      </w:r>
      <w:r w:rsidRPr="00465854">
        <w:rPr>
          <w:rFonts w:ascii="Calibri"/>
        </w:rPr>
        <w:t xml:space="preserve"> </w:t>
      </w:r>
      <w:r w:rsidRPr="00465854">
        <w:rPr>
          <w:rFonts w:ascii="Calibri"/>
          <w:b/>
          <w:bCs/>
        </w:rPr>
        <w:t>34,</w:t>
      </w:r>
      <w:r w:rsidRPr="00465854">
        <w:rPr>
          <w:rFonts w:ascii="Calibri"/>
        </w:rPr>
        <w:t xml:space="preserve"> 104–110 (2016).</w:t>
      </w:r>
    </w:p>
    <w:p w14:paraId="1DD93C5D" w14:textId="77777777" w:rsidR="00465854" w:rsidRPr="00465854" w:rsidRDefault="00465854" w:rsidP="00465854">
      <w:pPr>
        <w:pStyle w:val="Bibliography"/>
        <w:rPr>
          <w:rFonts w:ascii="Calibri"/>
        </w:rPr>
      </w:pPr>
      <w:r w:rsidRPr="00465854">
        <w:rPr>
          <w:rFonts w:ascii="Calibri"/>
        </w:rPr>
        <w:t>20.</w:t>
      </w:r>
      <w:r w:rsidRPr="00465854">
        <w:rPr>
          <w:rFonts w:ascii="Calibri"/>
        </w:rPr>
        <w:tab/>
      </w:r>
      <w:proofErr w:type="spellStart"/>
      <w:r w:rsidRPr="00465854">
        <w:rPr>
          <w:rFonts w:ascii="Calibri"/>
        </w:rPr>
        <w:t>Soufi</w:t>
      </w:r>
      <w:proofErr w:type="spellEnd"/>
      <w:r w:rsidRPr="00465854">
        <w:rPr>
          <w:rFonts w:ascii="Calibri"/>
        </w:rPr>
        <w:t xml:space="preserve">, B., Krug, K., </w:t>
      </w:r>
      <w:proofErr w:type="spellStart"/>
      <w:r w:rsidRPr="00465854">
        <w:rPr>
          <w:rFonts w:ascii="Calibri"/>
        </w:rPr>
        <w:t>Harst</w:t>
      </w:r>
      <w:proofErr w:type="spellEnd"/>
      <w:r w:rsidRPr="00465854">
        <w:rPr>
          <w:rFonts w:ascii="Calibri"/>
        </w:rPr>
        <w:t xml:space="preserve">, A. &amp; </w:t>
      </w:r>
      <w:proofErr w:type="spellStart"/>
      <w:r w:rsidRPr="00465854">
        <w:rPr>
          <w:rFonts w:ascii="Calibri"/>
        </w:rPr>
        <w:t>Macek</w:t>
      </w:r>
      <w:proofErr w:type="spellEnd"/>
      <w:r w:rsidRPr="00465854">
        <w:rPr>
          <w:rFonts w:ascii="Calibri"/>
        </w:rPr>
        <w:t xml:space="preserve">, B. Characterization of the E. coli proteome and its modifications during growth and ethanol stress. </w:t>
      </w:r>
      <w:r w:rsidRPr="00465854">
        <w:rPr>
          <w:rFonts w:ascii="Calibri"/>
          <w:i/>
          <w:iCs/>
        </w:rPr>
        <w:t xml:space="preserve">Front. </w:t>
      </w:r>
      <w:proofErr w:type="spellStart"/>
      <w:r w:rsidRPr="00465854">
        <w:rPr>
          <w:rFonts w:ascii="Calibri"/>
          <w:i/>
          <w:iCs/>
        </w:rPr>
        <w:t>Microbiol</w:t>
      </w:r>
      <w:proofErr w:type="spellEnd"/>
      <w:r w:rsidRPr="00465854">
        <w:rPr>
          <w:rFonts w:ascii="Calibri"/>
          <w:i/>
          <w:iCs/>
        </w:rPr>
        <w:t>.</w:t>
      </w:r>
      <w:r w:rsidRPr="00465854">
        <w:rPr>
          <w:rFonts w:ascii="Calibri"/>
        </w:rPr>
        <w:t xml:space="preserve"> </w:t>
      </w:r>
      <w:r w:rsidRPr="00465854">
        <w:rPr>
          <w:rFonts w:ascii="Calibri"/>
          <w:b/>
          <w:bCs/>
        </w:rPr>
        <w:t>6,</w:t>
      </w:r>
      <w:r w:rsidRPr="00465854">
        <w:rPr>
          <w:rFonts w:ascii="Calibri"/>
        </w:rPr>
        <w:t xml:space="preserve"> 103 (2015).</w:t>
      </w:r>
    </w:p>
    <w:p w14:paraId="31ED7B7A" w14:textId="77777777" w:rsidR="00465854" w:rsidRPr="00465854" w:rsidRDefault="00465854" w:rsidP="00465854">
      <w:pPr>
        <w:pStyle w:val="Bibliography"/>
        <w:rPr>
          <w:rFonts w:ascii="Calibri"/>
        </w:rPr>
      </w:pPr>
      <w:r w:rsidRPr="00465854">
        <w:rPr>
          <w:rFonts w:ascii="Calibri"/>
        </w:rPr>
        <w:t>21.</w:t>
      </w:r>
      <w:r w:rsidRPr="00465854">
        <w:rPr>
          <w:rFonts w:ascii="Calibri"/>
        </w:rPr>
        <w:tab/>
        <w:t xml:space="preserve">Lewis, N. E., Cho, B.-K., Knight, E. M. &amp; </w:t>
      </w:r>
      <w:proofErr w:type="spellStart"/>
      <w:r w:rsidRPr="00465854">
        <w:rPr>
          <w:rFonts w:ascii="Calibri"/>
        </w:rPr>
        <w:t>Palsson</w:t>
      </w:r>
      <w:proofErr w:type="spellEnd"/>
      <w:r w:rsidRPr="00465854">
        <w:rPr>
          <w:rFonts w:ascii="Calibri"/>
        </w:rPr>
        <w:t xml:space="preserve">, B. O. Gene Expression Profiling and the Use of Genome-Scale </w:t>
      </w:r>
      <w:proofErr w:type="gramStart"/>
      <w:r w:rsidRPr="00465854">
        <w:rPr>
          <w:rFonts w:ascii="Calibri"/>
        </w:rPr>
        <w:t>In</w:t>
      </w:r>
      <w:proofErr w:type="gramEnd"/>
      <w:r w:rsidRPr="00465854">
        <w:rPr>
          <w:rFonts w:ascii="Calibri"/>
        </w:rPr>
        <w:t xml:space="preserve"> Silico Models of Escherichia coli for Analysis: Providing Context for Content. </w:t>
      </w:r>
      <w:r w:rsidRPr="00465854">
        <w:rPr>
          <w:rFonts w:ascii="Calibri"/>
          <w:i/>
          <w:iCs/>
        </w:rPr>
        <w:t xml:space="preserve">J. </w:t>
      </w:r>
      <w:proofErr w:type="spellStart"/>
      <w:r w:rsidRPr="00465854">
        <w:rPr>
          <w:rFonts w:ascii="Calibri"/>
          <w:i/>
          <w:iCs/>
        </w:rPr>
        <w:t>Bacteriol</w:t>
      </w:r>
      <w:proofErr w:type="spellEnd"/>
      <w:r w:rsidRPr="00465854">
        <w:rPr>
          <w:rFonts w:ascii="Calibri"/>
          <w:i/>
          <w:iCs/>
        </w:rPr>
        <w:t>.</w:t>
      </w:r>
      <w:r w:rsidRPr="00465854">
        <w:rPr>
          <w:rFonts w:ascii="Calibri"/>
        </w:rPr>
        <w:t xml:space="preserve"> </w:t>
      </w:r>
      <w:r w:rsidRPr="00465854">
        <w:rPr>
          <w:rFonts w:ascii="Calibri"/>
          <w:b/>
          <w:bCs/>
        </w:rPr>
        <w:t>191,</w:t>
      </w:r>
      <w:r w:rsidRPr="00465854">
        <w:rPr>
          <w:rFonts w:ascii="Calibri"/>
        </w:rPr>
        <w:t xml:space="preserve"> 3437–3444 (2009).</w:t>
      </w:r>
    </w:p>
    <w:p w14:paraId="7EA6B9EE" w14:textId="77777777" w:rsidR="00465854" w:rsidRPr="00465854" w:rsidRDefault="00465854" w:rsidP="00465854">
      <w:pPr>
        <w:pStyle w:val="Bibliography"/>
        <w:rPr>
          <w:rFonts w:ascii="Calibri"/>
        </w:rPr>
      </w:pPr>
      <w:r w:rsidRPr="00465854">
        <w:rPr>
          <w:rFonts w:ascii="Calibri"/>
        </w:rPr>
        <w:t>22.</w:t>
      </w:r>
      <w:r w:rsidRPr="00465854">
        <w:rPr>
          <w:rFonts w:ascii="Calibri"/>
        </w:rPr>
        <w:tab/>
        <w:t xml:space="preserve">Yoon, S. H. </w:t>
      </w:r>
      <w:r w:rsidRPr="00465854">
        <w:rPr>
          <w:rFonts w:ascii="Calibri"/>
          <w:i/>
          <w:iCs/>
        </w:rPr>
        <w:t>et al.</w:t>
      </w:r>
      <w:r w:rsidRPr="00465854">
        <w:rPr>
          <w:rFonts w:ascii="Calibri"/>
        </w:rPr>
        <w:t xml:space="preserve"> Comparative multi-omics systems analysis of Escherichia coli strains B and K-12. </w:t>
      </w:r>
      <w:r w:rsidRPr="00465854">
        <w:rPr>
          <w:rFonts w:ascii="Calibri"/>
          <w:i/>
          <w:iCs/>
        </w:rPr>
        <w:t>Genome Biol.</w:t>
      </w:r>
      <w:r w:rsidRPr="00465854">
        <w:rPr>
          <w:rFonts w:ascii="Calibri"/>
        </w:rPr>
        <w:t xml:space="preserve"> </w:t>
      </w:r>
      <w:r w:rsidRPr="00465854">
        <w:rPr>
          <w:rFonts w:ascii="Calibri"/>
          <w:b/>
          <w:bCs/>
        </w:rPr>
        <w:t>13,</w:t>
      </w:r>
      <w:r w:rsidRPr="00465854">
        <w:rPr>
          <w:rFonts w:ascii="Calibri"/>
        </w:rPr>
        <w:t xml:space="preserve"> R37 (2012).</w:t>
      </w:r>
    </w:p>
    <w:p w14:paraId="5D37CBA8" w14:textId="77777777" w:rsidR="00465854" w:rsidRPr="00465854" w:rsidRDefault="00465854" w:rsidP="00465854">
      <w:pPr>
        <w:pStyle w:val="Bibliography"/>
        <w:rPr>
          <w:rFonts w:ascii="Calibri"/>
        </w:rPr>
      </w:pPr>
      <w:r w:rsidRPr="00465854">
        <w:rPr>
          <w:rFonts w:ascii="Calibri"/>
        </w:rPr>
        <w:t>23.</w:t>
      </w:r>
      <w:r w:rsidRPr="00465854">
        <w:rPr>
          <w:rFonts w:ascii="Calibri"/>
        </w:rPr>
        <w:tab/>
        <w:t xml:space="preserve">Batista, G. E. A. P. A., </w:t>
      </w:r>
      <w:proofErr w:type="spellStart"/>
      <w:r w:rsidRPr="00465854">
        <w:rPr>
          <w:rFonts w:ascii="Calibri"/>
        </w:rPr>
        <w:t>Prati</w:t>
      </w:r>
      <w:proofErr w:type="spellEnd"/>
      <w:r w:rsidRPr="00465854">
        <w:rPr>
          <w:rFonts w:ascii="Calibri"/>
        </w:rPr>
        <w:t xml:space="preserve">, R. C. &amp; </w:t>
      </w:r>
      <w:proofErr w:type="spellStart"/>
      <w:r w:rsidRPr="00465854">
        <w:rPr>
          <w:rFonts w:ascii="Calibri"/>
        </w:rPr>
        <w:t>Monard</w:t>
      </w:r>
      <w:proofErr w:type="spellEnd"/>
      <w:r w:rsidRPr="00465854">
        <w:rPr>
          <w:rFonts w:ascii="Calibri"/>
        </w:rPr>
        <w:t xml:space="preserve">, M. C. A Study of the Behavior of Several Methods for Balancing Machine Learning Training Data. </w:t>
      </w:r>
      <w:r w:rsidRPr="00465854">
        <w:rPr>
          <w:rFonts w:ascii="Calibri"/>
          <w:i/>
          <w:iCs/>
        </w:rPr>
        <w:t xml:space="preserve">SIGKDD </w:t>
      </w:r>
      <w:proofErr w:type="spellStart"/>
      <w:r w:rsidRPr="00465854">
        <w:rPr>
          <w:rFonts w:ascii="Calibri"/>
          <w:i/>
          <w:iCs/>
        </w:rPr>
        <w:t>Explor</w:t>
      </w:r>
      <w:proofErr w:type="spellEnd"/>
      <w:r w:rsidRPr="00465854">
        <w:rPr>
          <w:rFonts w:ascii="Calibri"/>
          <w:i/>
          <w:iCs/>
        </w:rPr>
        <w:t xml:space="preserve"> </w:t>
      </w:r>
      <w:proofErr w:type="spellStart"/>
      <w:r w:rsidRPr="00465854">
        <w:rPr>
          <w:rFonts w:ascii="Calibri"/>
          <w:i/>
          <w:iCs/>
        </w:rPr>
        <w:t>Newsl</w:t>
      </w:r>
      <w:proofErr w:type="spellEnd"/>
      <w:r w:rsidRPr="00465854">
        <w:rPr>
          <w:rFonts w:ascii="Calibri"/>
        </w:rPr>
        <w:t xml:space="preserve"> </w:t>
      </w:r>
      <w:r w:rsidRPr="00465854">
        <w:rPr>
          <w:rFonts w:ascii="Calibri"/>
          <w:b/>
          <w:bCs/>
        </w:rPr>
        <w:t>6,</w:t>
      </w:r>
      <w:r w:rsidRPr="00465854">
        <w:rPr>
          <w:rFonts w:ascii="Calibri"/>
        </w:rPr>
        <w:t xml:space="preserve"> 20–29 (2004).</w:t>
      </w:r>
    </w:p>
    <w:p w14:paraId="408CD0F6" w14:textId="77777777" w:rsidR="00465854" w:rsidRPr="00465854" w:rsidRDefault="00465854" w:rsidP="00465854">
      <w:pPr>
        <w:pStyle w:val="Bibliography"/>
        <w:rPr>
          <w:rFonts w:ascii="Calibri"/>
        </w:rPr>
      </w:pPr>
      <w:r w:rsidRPr="00465854">
        <w:rPr>
          <w:rFonts w:ascii="Calibri"/>
        </w:rPr>
        <w:t>24.</w:t>
      </w:r>
      <w:r w:rsidRPr="00465854">
        <w:rPr>
          <w:rFonts w:ascii="Calibri"/>
        </w:rPr>
        <w:tab/>
        <w:t xml:space="preserve">Chawla, N. V. in </w:t>
      </w:r>
      <w:r w:rsidRPr="00465854">
        <w:rPr>
          <w:rFonts w:ascii="Calibri"/>
          <w:i/>
          <w:iCs/>
        </w:rPr>
        <w:t>Data Mining and Knowledge Discovery Handbook</w:t>
      </w:r>
      <w:r w:rsidRPr="00465854">
        <w:rPr>
          <w:rFonts w:ascii="Calibri"/>
        </w:rPr>
        <w:t xml:space="preserve"> (eds. </w:t>
      </w:r>
      <w:proofErr w:type="spellStart"/>
      <w:r w:rsidRPr="00465854">
        <w:rPr>
          <w:rFonts w:ascii="Calibri"/>
        </w:rPr>
        <w:t>Maimon</w:t>
      </w:r>
      <w:proofErr w:type="spellEnd"/>
      <w:r w:rsidRPr="00465854">
        <w:rPr>
          <w:rFonts w:ascii="Calibri"/>
        </w:rPr>
        <w:t xml:space="preserve">, O. &amp; </w:t>
      </w:r>
      <w:proofErr w:type="spellStart"/>
      <w:r w:rsidRPr="00465854">
        <w:rPr>
          <w:rFonts w:ascii="Calibri"/>
        </w:rPr>
        <w:t>Rokach</w:t>
      </w:r>
      <w:proofErr w:type="spellEnd"/>
      <w:r w:rsidRPr="00465854">
        <w:rPr>
          <w:rFonts w:ascii="Calibri"/>
        </w:rPr>
        <w:t>, L.) 853–867 (Springer US, 2005). doi:10.1007/0-387-25465-X_40</w:t>
      </w:r>
    </w:p>
    <w:p w14:paraId="75393A8A" w14:textId="77777777" w:rsidR="00465854" w:rsidRPr="00465854" w:rsidRDefault="00465854" w:rsidP="00465854">
      <w:pPr>
        <w:pStyle w:val="Bibliography"/>
        <w:rPr>
          <w:rFonts w:ascii="Calibri"/>
        </w:rPr>
      </w:pPr>
      <w:r w:rsidRPr="00465854">
        <w:rPr>
          <w:rFonts w:ascii="Calibri"/>
        </w:rPr>
        <w:t>25.</w:t>
      </w:r>
      <w:r w:rsidRPr="00465854">
        <w:rPr>
          <w:rFonts w:ascii="Calibri"/>
        </w:rPr>
        <w:tab/>
        <w:t xml:space="preserve">He, H. &amp; Garcia, E. A. Learning from Imbalanced Data. </w:t>
      </w:r>
      <w:r w:rsidRPr="00465854">
        <w:rPr>
          <w:rFonts w:ascii="Calibri"/>
          <w:i/>
          <w:iCs/>
        </w:rPr>
        <w:t xml:space="preserve">IEEE Trans. </w:t>
      </w:r>
      <w:proofErr w:type="spellStart"/>
      <w:r w:rsidRPr="00465854">
        <w:rPr>
          <w:rFonts w:ascii="Calibri"/>
          <w:i/>
          <w:iCs/>
        </w:rPr>
        <w:t>Knowl</w:t>
      </w:r>
      <w:proofErr w:type="spellEnd"/>
      <w:r w:rsidRPr="00465854">
        <w:rPr>
          <w:rFonts w:ascii="Calibri"/>
          <w:i/>
          <w:iCs/>
        </w:rPr>
        <w:t>. Data Eng.</w:t>
      </w:r>
      <w:r w:rsidRPr="00465854">
        <w:rPr>
          <w:rFonts w:ascii="Calibri"/>
        </w:rPr>
        <w:t xml:space="preserve"> </w:t>
      </w:r>
      <w:r w:rsidRPr="00465854">
        <w:rPr>
          <w:rFonts w:ascii="Calibri"/>
          <w:b/>
          <w:bCs/>
        </w:rPr>
        <w:t>21,</w:t>
      </w:r>
      <w:r w:rsidRPr="00465854">
        <w:rPr>
          <w:rFonts w:ascii="Calibri"/>
        </w:rPr>
        <w:t xml:space="preserve"> 1263–1284 (2009).</w:t>
      </w:r>
    </w:p>
    <w:p w14:paraId="2F87C3C8" w14:textId="77777777" w:rsidR="00465854" w:rsidRPr="00465854" w:rsidRDefault="00465854" w:rsidP="00465854">
      <w:pPr>
        <w:pStyle w:val="Bibliography"/>
        <w:rPr>
          <w:rFonts w:ascii="Calibri"/>
        </w:rPr>
      </w:pPr>
      <w:r w:rsidRPr="00465854">
        <w:rPr>
          <w:rFonts w:ascii="Calibri"/>
        </w:rPr>
        <w:t>26.</w:t>
      </w:r>
      <w:r w:rsidRPr="00465854">
        <w:rPr>
          <w:rFonts w:ascii="Calibri"/>
        </w:rPr>
        <w:tab/>
        <w:t xml:space="preserve">Huang, Y.-M. &amp; Du, S.-X. Weighted support vector machine for classification with uneven training class sizes. in </w:t>
      </w:r>
      <w:proofErr w:type="gramStart"/>
      <w:r w:rsidRPr="00465854">
        <w:rPr>
          <w:rFonts w:ascii="Calibri"/>
          <w:i/>
          <w:iCs/>
        </w:rPr>
        <w:t>2005</w:t>
      </w:r>
      <w:proofErr w:type="gramEnd"/>
      <w:r w:rsidRPr="00465854">
        <w:rPr>
          <w:rFonts w:ascii="Calibri"/>
          <w:i/>
          <w:iCs/>
        </w:rPr>
        <w:t xml:space="preserve"> International Conference on Machine Learning and Cybernetics</w:t>
      </w:r>
      <w:r w:rsidRPr="00465854">
        <w:rPr>
          <w:rFonts w:ascii="Calibri"/>
        </w:rPr>
        <w:t xml:space="preserve"> </w:t>
      </w:r>
      <w:r w:rsidRPr="00465854">
        <w:rPr>
          <w:rFonts w:ascii="Calibri"/>
          <w:b/>
          <w:bCs/>
        </w:rPr>
        <w:t>7,</w:t>
      </w:r>
      <w:r w:rsidRPr="00465854">
        <w:rPr>
          <w:rFonts w:ascii="Calibri"/>
        </w:rPr>
        <w:t xml:space="preserve"> 4365–4369 Vol. 7 (2005).</w:t>
      </w:r>
    </w:p>
    <w:p w14:paraId="066EAF0B" w14:textId="77777777" w:rsidR="00465854" w:rsidRPr="00465854" w:rsidRDefault="00465854" w:rsidP="00465854">
      <w:pPr>
        <w:pStyle w:val="Bibliography"/>
        <w:rPr>
          <w:rFonts w:ascii="Calibri"/>
        </w:rPr>
      </w:pPr>
      <w:r w:rsidRPr="00465854">
        <w:rPr>
          <w:rFonts w:ascii="Calibri"/>
        </w:rPr>
        <w:lastRenderedPageBreak/>
        <w:t>27.</w:t>
      </w:r>
      <w:r w:rsidRPr="00465854">
        <w:rPr>
          <w:rFonts w:ascii="Calibri"/>
        </w:rPr>
        <w:tab/>
        <w:t>Support Vector Machines. Available at: http://www.di.fc.ul.pt/~jpn/r/svm/svm.html. (Accessed: 24th April 2017)</w:t>
      </w:r>
    </w:p>
    <w:p w14:paraId="5F3DF53D" w14:textId="77777777" w:rsidR="00465854" w:rsidRPr="00465854" w:rsidRDefault="00465854" w:rsidP="00465854">
      <w:pPr>
        <w:pStyle w:val="Bibliography"/>
        <w:rPr>
          <w:rFonts w:ascii="Calibri"/>
        </w:rPr>
      </w:pPr>
      <w:r w:rsidRPr="00465854">
        <w:rPr>
          <w:rFonts w:ascii="Calibri"/>
        </w:rPr>
        <w:t>28.</w:t>
      </w:r>
      <w:r w:rsidRPr="00465854">
        <w:rPr>
          <w:rFonts w:ascii="Calibri"/>
        </w:rPr>
        <w:tab/>
        <w:t xml:space="preserve">Yang, Y. An Evaluation of Statistical Approaches to Text Categorization. </w:t>
      </w:r>
      <w:r w:rsidRPr="00465854">
        <w:rPr>
          <w:rFonts w:ascii="Calibri"/>
          <w:i/>
          <w:iCs/>
        </w:rPr>
        <w:t xml:space="preserve">Inf. </w:t>
      </w:r>
      <w:proofErr w:type="spellStart"/>
      <w:r w:rsidRPr="00465854">
        <w:rPr>
          <w:rFonts w:ascii="Calibri"/>
          <w:i/>
          <w:iCs/>
        </w:rPr>
        <w:t>Retr</w:t>
      </w:r>
      <w:proofErr w:type="spellEnd"/>
      <w:r w:rsidRPr="00465854">
        <w:rPr>
          <w:rFonts w:ascii="Calibri"/>
          <w:i/>
          <w:iCs/>
        </w:rPr>
        <w:t>.</w:t>
      </w:r>
      <w:r w:rsidRPr="00465854">
        <w:rPr>
          <w:rFonts w:ascii="Calibri"/>
        </w:rPr>
        <w:t xml:space="preserve"> </w:t>
      </w:r>
      <w:r w:rsidRPr="00465854">
        <w:rPr>
          <w:rFonts w:ascii="Calibri"/>
          <w:b/>
          <w:bCs/>
        </w:rPr>
        <w:t>1,</w:t>
      </w:r>
      <w:r w:rsidRPr="00465854">
        <w:rPr>
          <w:rFonts w:ascii="Calibri"/>
        </w:rPr>
        <w:t xml:space="preserve"> 69–90 (1999).</w:t>
      </w:r>
    </w:p>
    <w:p w14:paraId="66F6007F" w14:textId="77777777" w:rsidR="00465854" w:rsidRPr="00465854" w:rsidRDefault="00465854" w:rsidP="00465854">
      <w:pPr>
        <w:pStyle w:val="Bibliography"/>
        <w:rPr>
          <w:rFonts w:ascii="Calibri"/>
        </w:rPr>
      </w:pPr>
      <w:r w:rsidRPr="00465854">
        <w:rPr>
          <w:rFonts w:ascii="Calibri"/>
        </w:rPr>
        <w:t>29.</w:t>
      </w:r>
      <w:r w:rsidRPr="00465854">
        <w:rPr>
          <w:rFonts w:ascii="Calibri"/>
        </w:rPr>
        <w:tab/>
        <w:t xml:space="preserve">Anders, S. &amp; Huber, W. Differential expression analysis for sequence count data. </w:t>
      </w:r>
      <w:r w:rsidRPr="00465854">
        <w:rPr>
          <w:rFonts w:ascii="Calibri"/>
          <w:i/>
          <w:iCs/>
        </w:rPr>
        <w:t>Genome Biol.</w:t>
      </w:r>
      <w:r w:rsidRPr="00465854">
        <w:rPr>
          <w:rFonts w:ascii="Calibri"/>
        </w:rPr>
        <w:t xml:space="preserve"> </w:t>
      </w:r>
      <w:r w:rsidRPr="00465854">
        <w:rPr>
          <w:rFonts w:ascii="Calibri"/>
          <w:b/>
          <w:bCs/>
        </w:rPr>
        <w:t>11,</w:t>
      </w:r>
      <w:r w:rsidRPr="00465854">
        <w:rPr>
          <w:rFonts w:ascii="Calibri"/>
        </w:rPr>
        <w:t xml:space="preserve"> R106 (2010).</w:t>
      </w:r>
    </w:p>
    <w:p w14:paraId="067DF217" w14:textId="77777777" w:rsidR="00465854" w:rsidRPr="00465854" w:rsidRDefault="00465854" w:rsidP="00465854">
      <w:pPr>
        <w:pStyle w:val="Bibliography"/>
        <w:rPr>
          <w:rFonts w:ascii="Calibri"/>
        </w:rPr>
      </w:pPr>
      <w:r w:rsidRPr="00465854">
        <w:rPr>
          <w:rFonts w:ascii="Calibri"/>
        </w:rPr>
        <w:t>30.</w:t>
      </w:r>
      <w:r w:rsidRPr="00465854">
        <w:rPr>
          <w:rFonts w:ascii="Calibri"/>
        </w:rPr>
        <w:tab/>
        <w:t xml:space="preserve">Chang, C.-C. &amp; Lin, C.-J. LIBSVM: A Library for Support Vector Machines. </w:t>
      </w:r>
      <w:r w:rsidRPr="00465854">
        <w:rPr>
          <w:rFonts w:ascii="Calibri"/>
          <w:i/>
          <w:iCs/>
        </w:rPr>
        <w:t xml:space="preserve">ACM Trans </w:t>
      </w:r>
      <w:proofErr w:type="spellStart"/>
      <w:r w:rsidRPr="00465854">
        <w:rPr>
          <w:rFonts w:ascii="Calibri"/>
          <w:i/>
          <w:iCs/>
        </w:rPr>
        <w:t>Intell</w:t>
      </w:r>
      <w:proofErr w:type="spellEnd"/>
      <w:r w:rsidRPr="00465854">
        <w:rPr>
          <w:rFonts w:ascii="Calibri"/>
          <w:i/>
          <w:iCs/>
        </w:rPr>
        <w:t xml:space="preserve"> </w:t>
      </w:r>
      <w:proofErr w:type="spellStart"/>
      <w:r w:rsidRPr="00465854">
        <w:rPr>
          <w:rFonts w:ascii="Calibri"/>
          <w:i/>
          <w:iCs/>
        </w:rPr>
        <w:t>Syst</w:t>
      </w:r>
      <w:proofErr w:type="spellEnd"/>
      <w:r w:rsidRPr="00465854">
        <w:rPr>
          <w:rFonts w:ascii="Calibri"/>
          <w:i/>
          <w:iCs/>
        </w:rPr>
        <w:t xml:space="preserve"> </w:t>
      </w:r>
      <w:proofErr w:type="spellStart"/>
      <w:r w:rsidRPr="00465854">
        <w:rPr>
          <w:rFonts w:ascii="Calibri"/>
          <w:i/>
          <w:iCs/>
        </w:rPr>
        <w:t>Technol</w:t>
      </w:r>
      <w:proofErr w:type="spellEnd"/>
      <w:r w:rsidRPr="00465854">
        <w:rPr>
          <w:rFonts w:ascii="Calibri"/>
        </w:rPr>
        <w:t xml:space="preserve"> </w:t>
      </w:r>
      <w:r w:rsidRPr="00465854">
        <w:rPr>
          <w:rFonts w:ascii="Calibri"/>
          <w:b/>
          <w:bCs/>
        </w:rPr>
        <w:t>2,</w:t>
      </w:r>
      <w:r w:rsidRPr="00465854">
        <w:rPr>
          <w:rFonts w:ascii="Calibri"/>
        </w:rPr>
        <w:t xml:space="preserve"> 27:1–27:27 (2011).</w:t>
      </w:r>
    </w:p>
    <w:p w14:paraId="28BD09B0" w14:textId="77777777" w:rsidR="00465854" w:rsidRPr="00465854" w:rsidRDefault="00465854" w:rsidP="00465854">
      <w:pPr>
        <w:pStyle w:val="Bibliography"/>
        <w:rPr>
          <w:rFonts w:ascii="Calibri"/>
        </w:rPr>
      </w:pPr>
      <w:r w:rsidRPr="00465854">
        <w:rPr>
          <w:rFonts w:ascii="Calibri"/>
        </w:rPr>
        <w:t>31.</w:t>
      </w:r>
      <w:r w:rsidRPr="00465854">
        <w:rPr>
          <w:rFonts w:ascii="Calibri"/>
        </w:rPr>
        <w:tab/>
      </w:r>
      <w:proofErr w:type="spellStart"/>
      <w:r w:rsidRPr="00465854">
        <w:rPr>
          <w:rFonts w:ascii="Calibri"/>
        </w:rPr>
        <w:t>Ghamrawi</w:t>
      </w:r>
      <w:proofErr w:type="spellEnd"/>
      <w:r w:rsidRPr="00465854">
        <w:rPr>
          <w:rFonts w:ascii="Calibri"/>
        </w:rPr>
        <w:t>, N. &amp; McCallum, A. Collective Multi-</w:t>
      </w:r>
      <w:proofErr w:type="gramStart"/>
      <w:r w:rsidRPr="00465854">
        <w:rPr>
          <w:rFonts w:ascii="Calibri"/>
        </w:rPr>
        <w:t>label</w:t>
      </w:r>
      <w:proofErr w:type="gramEnd"/>
      <w:r w:rsidRPr="00465854">
        <w:rPr>
          <w:rFonts w:ascii="Calibri"/>
        </w:rPr>
        <w:t xml:space="preserve"> Classification. in </w:t>
      </w:r>
      <w:r w:rsidRPr="00465854">
        <w:rPr>
          <w:rFonts w:ascii="Calibri"/>
          <w:i/>
          <w:iCs/>
        </w:rPr>
        <w:t>Proceedings of the 14th ACM International Conference on Information and Knowledge Management</w:t>
      </w:r>
      <w:r w:rsidRPr="00465854">
        <w:rPr>
          <w:rFonts w:ascii="Calibri"/>
        </w:rPr>
        <w:t xml:space="preserve"> 195–200 (ACM, 2005). doi:10.1145/1099554.1099591</w:t>
      </w:r>
    </w:p>
    <w:p w14:paraId="14992F45" w14:textId="768B53AE" w:rsidR="00096A40" w:rsidRDefault="000717DC" w:rsidP="00270FF3">
      <w:pPr>
        <w:pStyle w:val="Bibliography"/>
        <w:rPr>
          <w:rFonts w:ascii="Calibri"/>
        </w:rPr>
      </w:pPr>
      <w:r>
        <w:rPr>
          <w:rFonts w:ascii="Calibri"/>
        </w:rPr>
        <w:fldChar w:fldCharType="end"/>
      </w:r>
    </w:p>
    <w:p w14:paraId="740F2497" w14:textId="77777777" w:rsidR="00F21378" w:rsidRPr="00442EA1" w:rsidRDefault="00F21378" w:rsidP="00442EA1"/>
    <w:p w14:paraId="5076BE31" w14:textId="3E2A920B" w:rsidR="00F21378" w:rsidRDefault="00F21378" w:rsidP="00F21378">
      <w:pPr>
        <w:pStyle w:val="Heading2"/>
      </w:pPr>
      <w:r>
        <w:t>Acknowledgments</w:t>
      </w:r>
    </w:p>
    <w:p w14:paraId="03FB9A3D" w14:textId="57A24702" w:rsidR="00F21378" w:rsidRDefault="00F21378" w:rsidP="002F6613">
      <w:r>
        <w:t xml:space="preserve">This study was funded by </w:t>
      </w:r>
      <w:r w:rsidRPr="001D240C">
        <w:t>Army Research Office (ARO,) grant W911NF-12-1-0390</w:t>
      </w:r>
      <w:r w:rsidR="00270FF3">
        <w:t xml:space="preserve"> to</w:t>
      </w:r>
      <w:r>
        <w:t xml:space="preserve"> COW</w:t>
      </w:r>
      <w:r w:rsidR="00270FF3">
        <w:t xml:space="preserve">. </w:t>
      </w:r>
      <w:r>
        <w:t>COW also acknowledges support from the NIH (</w:t>
      </w:r>
      <w:r w:rsidRPr="001D240C">
        <w:t>R01 GM08</w:t>
      </w:r>
      <w:r>
        <w:t>8344,</w:t>
      </w:r>
      <w:r w:rsidRPr="001D240C">
        <w:t xml:space="preserve"> R01 AI120560</w:t>
      </w:r>
      <w:r>
        <w:t>) and the NSF (</w:t>
      </w:r>
      <w:r w:rsidRPr="001D240C">
        <w:t>Coopera</w:t>
      </w:r>
      <w:r>
        <w:t xml:space="preserve">tive agreement no. DBI-0939454, </w:t>
      </w:r>
      <w:r w:rsidRPr="001D240C">
        <w:t>BEACON Center</w:t>
      </w:r>
      <w:r>
        <w:t xml:space="preserve">). </w:t>
      </w:r>
      <w:r w:rsidRPr="001D240C">
        <w:t>The Texas Advanced Computing Center (TACC) at The University of Texas at Austin provided high-performance computing resources.</w:t>
      </w:r>
      <w:r w:rsidR="00141DB7">
        <w:t xml:space="preserve"> </w:t>
      </w:r>
    </w:p>
    <w:p w14:paraId="75DD93A9" w14:textId="77777777" w:rsidR="00F21378" w:rsidRPr="00F21378" w:rsidRDefault="00F21378" w:rsidP="002F6613"/>
    <w:p w14:paraId="316F0C85" w14:textId="6658C07E" w:rsidR="00744E11" w:rsidRDefault="00442EA1" w:rsidP="00442EA1">
      <w:pPr>
        <w:pStyle w:val="Heading2"/>
      </w:pPr>
      <w:r>
        <w:t>Contributions</w:t>
      </w:r>
    </w:p>
    <w:p w14:paraId="6F350E3C" w14:textId="7386CC2C" w:rsidR="00270FF3" w:rsidRDefault="00270FF3" w:rsidP="00FC41F0">
      <w:r>
        <w:t>M.U.C</w:t>
      </w:r>
      <w:r w:rsidR="00A567C6" w:rsidRPr="00A567C6">
        <w:t xml:space="preserve">, C.O.W. conceived the study and designed the </w:t>
      </w:r>
      <w:r>
        <w:t>pipeline and analyze the data</w:t>
      </w:r>
      <w:r w:rsidR="00A567C6" w:rsidRPr="00A567C6">
        <w:t xml:space="preserve">. </w:t>
      </w:r>
    </w:p>
    <w:p w14:paraId="6B5C5996" w14:textId="77777777" w:rsidR="00270FF3" w:rsidRDefault="00A567C6" w:rsidP="00FC41F0">
      <w:r w:rsidRPr="00A567C6">
        <w:t xml:space="preserve">contributed computer code used for data analysis. </w:t>
      </w:r>
    </w:p>
    <w:p w14:paraId="555F3713" w14:textId="77777777" w:rsidR="00270FF3" w:rsidRDefault="00A567C6" w:rsidP="00FC41F0">
      <w:r w:rsidRPr="00A567C6">
        <w:t>M.U.C</w:t>
      </w:r>
      <w:r w:rsidR="00270FF3">
        <w:t xml:space="preserve">, C.O.V. </w:t>
      </w:r>
      <w:r w:rsidRPr="00A567C6">
        <w:t xml:space="preserve">prepared the figures. </w:t>
      </w:r>
    </w:p>
    <w:p w14:paraId="30EE39C8" w14:textId="22105367" w:rsidR="0018063D" w:rsidRDefault="00A567C6" w:rsidP="00FC41F0">
      <w:r w:rsidRPr="00A567C6">
        <w:t>M.U.C., C.O.W. wrote the initial paper draft. All authors reviewed and edited the final manuscript</w:t>
      </w:r>
    </w:p>
    <w:p w14:paraId="02E2BB94" w14:textId="77777777" w:rsidR="00442EA1" w:rsidRDefault="00442EA1" w:rsidP="00442EA1">
      <w:pPr>
        <w:pStyle w:val="Heading2"/>
      </w:pPr>
      <w:r w:rsidRPr="00442EA1">
        <w:t>Competing interests</w:t>
      </w:r>
    </w:p>
    <w:p w14:paraId="67674EFF" w14:textId="77777777" w:rsidR="00442EA1" w:rsidRDefault="00442EA1" w:rsidP="00442EA1">
      <w:r w:rsidRPr="00442EA1">
        <w:t>The authors declare no competing financial interests.</w:t>
      </w:r>
    </w:p>
    <w:p w14:paraId="762B9087" w14:textId="44B3E873" w:rsidR="00442EA1" w:rsidRPr="00073712" w:rsidRDefault="00442EA1" w:rsidP="00FC41F0"/>
    <w:sectPr w:rsidR="00442EA1" w:rsidRPr="00073712" w:rsidSect="00027230">
      <w:footerReference w:type="even" r:id="rId11"/>
      <w:footerReference w:type="default" r:id="rId12"/>
      <w:pgSz w:w="12240" w:h="15840"/>
      <w:pgMar w:top="547"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ehmet Umut CAGLAR" w:date="2017-04-21T14:27:00Z" w:initials="MUC">
    <w:p w14:paraId="4EA57D87" w14:textId="3DCD8D51" w:rsidR="009156E8" w:rsidRDefault="009156E8">
      <w:pPr>
        <w:pStyle w:val="CommentText"/>
      </w:pPr>
      <w:r>
        <w:rPr>
          <w:rStyle w:val="CommentReference"/>
        </w:rPr>
        <w:annotationRef/>
      </w:r>
    </w:p>
    <w:p w14:paraId="11B33E23" w14:textId="34489323" w:rsidR="009156E8" w:rsidRDefault="009156E8">
      <w:pPr>
        <w:pStyle w:val="CommentText"/>
      </w:pPr>
      <w:r>
        <w:t>This sentence by itself explains the research direction and what is the missing piece in literature.</w:t>
      </w:r>
      <w:r>
        <w:br/>
      </w:r>
      <w:r>
        <w:br/>
        <w:t>It has the information needed for all the two paragraphs of introduction</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1B33E2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CA2A006" w14:textId="77777777" w:rsidR="00AC6FB5" w:rsidRDefault="00AC6FB5" w:rsidP="00522EEC">
      <w:r>
        <w:separator/>
      </w:r>
    </w:p>
  </w:endnote>
  <w:endnote w:type="continuationSeparator" w:id="0">
    <w:p w14:paraId="63118BDE" w14:textId="77777777" w:rsidR="00AC6FB5" w:rsidRDefault="00AC6FB5" w:rsidP="00522E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MS Mincho">
    <w:panose1 w:val="02020609040205080304"/>
    <w:charset w:val="80"/>
    <w:family w:val="auto"/>
    <w:pitch w:val="variable"/>
    <w:sig w:usb0="E00002FF" w:usb1="6AC7FDFB" w:usb2="08000012" w:usb3="00000000" w:csb0="0002009F"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6E90B2" w14:textId="77777777" w:rsidR="002173AD" w:rsidRDefault="002173AD"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ADD28AE" w14:textId="77777777" w:rsidR="002173AD" w:rsidRDefault="002173AD" w:rsidP="00522EE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81278C" w14:textId="77777777" w:rsidR="002173AD" w:rsidRDefault="002173AD"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815C9">
      <w:rPr>
        <w:rStyle w:val="PageNumber"/>
        <w:noProof/>
      </w:rPr>
      <w:t>7</w:t>
    </w:r>
    <w:r>
      <w:rPr>
        <w:rStyle w:val="PageNumber"/>
      </w:rPr>
      <w:fldChar w:fldCharType="end"/>
    </w:r>
  </w:p>
  <w:p w14:paraId="7B2AAECF" w14:textId="77777777" w:rsidR="002173AD" w:rsidRDefault="002173AD" w:rsidP="00522EE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C28345F" w14:textId="77777777" w:rsidR="00AC6FB5" w:rsidRDefault="00AC6FB5" w:rsidP="00522EEC">
      <w:r>
        <w:separator/>
      </w:r>
    </w:p>
  </w:footnote>
  <w:footnote w:type="continuationSeparator" w:id="0">
    <w:p w14:paraId="41DC0154" w14:textId="77777777" w:rsidR="00AC6FB5" w:rsidRDefault="00AC6FB5" w:rsidP="00522EE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820EFD"/>
    <w:multiLevelType w:val="hybridMultilevel"/>
    <w:tmpl w:val="571AD860"/>
    <w:lvl w:ilvl="0" w:tplc="9B0A43D2">
      <w:start w:val="1"/>
      <w:numFmt w:val="bullet"/>
      <w:lvlText w:val="•"/>
      <w:lvlJc w:val="left"/>
      <w:pPr>
        <w:tabs>
          <w:tab w:val="num" w:pos="720"/>
        </w:tabs>
        <w:ind w:left="720" w:hanging="360"/>
      </w:pPr>
      <w:rPr>
        <w:rFonts w:ascii="Arial" w:hAnsi="Arial" w:hint="default"/>
      </w:rPr>
    </w:lvl>
    <w:lvl w:ilvl="1" w:tplc="24705FAC" w:tentative="1">
      <w:start w:val="1"/>
      <w:numFmt w:val="bullet"/>
      <w:lvlText w:val="•"/>
      <w:lvlJc w:val="left"/>
      <w:pPr>
        <w:tabs>
          <w:tab w:val="num" w:pos="1440"/>
        </w:tabs>
        <w:ind w:left="1440" w:hanging="360"/>
      </w:pPr>
      <w:rPr>
        <w:rFonts w:ascii="Arial" w:hAnsi="Arial" w:hint="default"/>
      </w:rPr>
    </w:lvl>
    <w:lvl w:ilvl="2" w:tplc="C4DA5180" w:tentative="1">
      <w:start w:val="1"/>
      <w:numFmt w:val="bullet"/>
      <w:lvlText w:val="•"/>
      <w:lvlJc w:val="left"/>
      <w:pPr>
        <w:tabs>
          <w:tab w:val="num" w:pos="2160"/>
        </w:tabs>
        <w:ind w:left="2160" w:hanging="360"/>
      </w:pPr>
      <w:rPr>
        <w:rFonts w:ascii="Arial" w:hAnsi="Arial" w:hint="default"/>
      </w:rPr>
    </w:lvl>
    <w:lvl w:ilvl="3" w:tplc="F4D06974" w:tentative="1">
      <w:start w:val="1"/>
      <w:numFmt w:val="bullet"/>
      <w:lvlText w:val="•"/>
      <w:lvlJc w:val="left"/>
      <w:pPr>
        <w:tabs>
          <w:tab w:val="num" w:pos="2880"/>
        </w:tabs>
        <w:ind w:left="2880" w:hanging="360"/>
      </w:pPr>
      <w:rPr>
        <w:rFonts w:ascii="Arial" w:hAnsi="Arial" w:hint="default"/>
      </w:rPr>
    </w:lvl>
    <w:lvl w:ilvl="4" w:tplc="04C09F22" w:tentative="1">
      <w:start w:val="1"/>
      <w:numFmt w:val="bullet"/>
      <w:lvlText w:val="•"/>
      <w:lvlJc w:val="left"/>
      <w:pPr>
        <w:tabs>
          <w:tab w:val="num" w:pos="3600"/>
        </w:tabs>
        <w:ind w:left="3600" w:hanging="360"/>
      </w:pPr>
      <w:rPr>
        <w:rFonts w:ascii="Arial" w:hAnsi="Arial" w:hint="default"/>
      </w:rPr>
    </w:lvl>
    <w:lvl w:ilvl="5" w:tplc="4C12A6D2" w:tentative="1">
      <w:start w:val="1"/>
      <w:numFmt w:val="bullet"/>
      <w:lvlText w:val="•"/>
      <w:lvlJc w:val="left"/>
      <w:pPr>
        <w:tabs>
          <w:tab w:val="num" w:pos="4320"/>
        </w:tabs>
        <w:ind w:left="4320" w:hanging="360"/>
      </w:pPr>
      <w:rPr>
        <w:rFonts w:ascii="Arial" w:hAnsi="Arial" w:hint="default"/>
      </w:rPr>
    </w:lvl>
    <w:lvl w:ilvl="6" w:tplc="3912B238" w:tentative="1">
      <w:start w:val="1"/>
      <w:numFmt w:val="bullet"/>
      <w:lvlText w:val="•"/>
      <w:lvlJc w:val="left"/>
      <w:pPr>
        <w:tabs>
          <w:tab w:val="num" w:pos="5040"/>
        </w:tabs>
        <w:ind w:left="5040" w:hanging="360"/>
      </w:pPr>
      <w:rPr>
        <w:rFonts w:ascii="Arial" w:hAnsi="Arial" w:hint="default"/>
      </w:rPr>
    </w:lvl>
    <w:lvl w:ilvl="7" w:tplc="A1FA88D2" w:tentative="1">
      <w:start w:val="1"/>
      <w:numFmt w:val="bullet"/>
      <w:lvlText w:val="•"/>
      <w:lvlJc w:val="left"/>
      <w:pPr>
        <w:tabs>
          <w:tab w:val="num" w:pos="5760"/>
        </w:tabs>
        <w:ind w:left="5760" w:hanging="360"/>
      </w:pPr>
      <w:rPr>
        <w:rFonts w:ascii="Arial" w:hAnsi="Arial" w:hint="default"/>
      </w:rPr>
    </w:lvl>
    <w:lvl w:ilvl="8" w:tplc="8878F07E" w:tentative="1">
      <w:start w:val="1"/>
      <w:numFmt w:val="bullet"/>
      <w:lvlText w:val="•"/>
      <w:lvlJc w:val="left"/>
      <w:pPr>
        <w:tabs>
          <w:tab w:val="num" w:pos="6480"/>
        </w:tabs>
        <w:ind w:left="6480" w:hanging="360"/>
      </w:pPr>
      <w:rPr>
        <w:rFonts w:ascii="Arial" w:hAnsi="Arial" w:hint="default"/>
      </w:rPr>
    </w:lvl>
  </w:abstractNum>
  <w:abstractNum w:abstractNumId="1">
    <w:nsid w:val="103D3987"/>
    <w:multiLevelType w:val="hybridMultilevel"/>
    <w:tmpl w:val="50984D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0CB7E5E"/>
    <w:multiLevelType w:val="hybridMultilevel"/>
    <w:tmpl w:val="84680E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41810BE"/>
    <w:multiLevelType w:val="multilevel"/>
    <w:tmpl w:val="0A4C4B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18884460"/>
    <w:multiLevelType w:val="hybridMultilevel"/>
    <w:tmpl w:val="4D1475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89D7B26"/>
    <w:multiLevelType w:val="hybridMultilevel"/>
    <w:tmpl w:val="5202AD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6A60E19"/>
    <w:multiLevelType w:val="hybridMultilevel"/>
    <w:tmpl w:val="2646D4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50046DF1"/>
    <w:multiLevelType w:val="hybridMultilevel"/>
    <w:tmpl w:val="0F162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6A71417A"/>
    <w:multiLevelType w:val="hybridMultilevel"/>
    <w:tmpl w:val="2E224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8"/>
  </w:num>
  <w:num w:numId="3">
    <w:abstractNumId w:val="7"/>
  </w:num>
  <w:num w:numId="4">
    <w:abstractNumId w:val="5"/>
  </w:num>
  <w:num w:numId="5">
    <w:abstractNumId w:val="4"/>
  </w:num>
  <w:num w:numId="6">
    <w:abstractNumId w:val="6"/>
  </w:num>
  <w:num w:numId="7">
    <w:abstractNumId w:val="2"/>
  </w:num>
  <w:num w:numId="8">
    <w:abstractNumId w:val="1"/>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6"/>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FSVPasteboard_" w:val="5"/>
  </w:docVars>
  <w:rsids>
    <w:rsidRoot w:val="006A0436"/>
    <w:rsid w:val="000002F9"/>
    <w:rsid w:val="000056BD"/>
    <w:rsid w:val="00006B59"/>
    <w:rsid w:val="00007260"/>
    <w:rsid w:val="000106AF"/>
    <w:rsid w:val="00013232"/>
    <w:rsid w:val="000137D5"/>
    <w:rsid w:val="000152B2"/>
    <w:rsid w:val="000157A9"/>
    <w:rsid w:val="00015BEF"/>
    <w:rsid w:val="00015C6E"/>
    <w:rsid w:val="00017941"/>
    <w:rsid w:val="000218CE"/>
    <w:rsid w:val="00025D52"/>
    <w:rsid w:val="00025E72"/>
    <w:rsid w:val="00026777"/>
    <w:rsid w:val="00027230"/>
    <w:rsid w:val="00027E59"/>
    <w:rsid w:val="000331F9"/>
    <w:rsid w:val="00033329"/>
    <w:rsid w:val="00033B12"/>
    <w:rsid w:val="00040964"/>
    <w:rsid w:val="00040FF3"/>
    <w:rsid w:val="00043BB9"/>
    <w:rsid w:val="00044BD7"/>
    <w:rsid w:val="0004760D"/>
    <w:rsid w:val="00047958"/>
    <w:rsid w:val="0005136E"/>
    <w:rsid w:val="000543FF"/>
    <w:rsid w:val="00054918"/>
    <w:rsid w:val="0006075A"/>
    <w:rsid w:val="000637F5"/>
    <w:rsid w:val="00065BCB"/>
    <w:rsid w:val="00066655"/>
    <w:rsid w:val="0007017B"/>
    <w:rsid w:val="00071039"/>
    <w:rsid w:val="000717DC"/>
    <w:rsid w:val="00073712"/>
    <w:rsid w:val="00073CBC"/>
    <w:rsid w:val="00075858"/>
    <w:rsid w:val="00075D89"/>
    <w:rsid w:val="00077A08"/>
    <w:rsid w:val="00077A7E"/>
    <w:rsid w:val="0008093B"/>
    <w:rsid w:val="00080EFE"/>
    <w:rsid w:val="00082143"/>
    <w:rsid w:val="00082F2D"/>
    <w:rsid w:val="00085507"/>
    <w:rsid w:val="0009107B"/>
    <w:rsid w:val="00092881"/>
    <w:rsid w:val="00092BE1"/>
    <w:rsid w:val="00092E0B"/>
    <w:rsid w:val="00093B7A"/>
    <w:rsid w:val="00093E5D"/>
    <w:rsid w:val="000940E3"/>
    <w:rsid w:val="00095837"/>
    <w:rsid w:val="00095A90"/>
    <w:rsid w:val="00096A40"/>
    <w:rsid w:val="00096BE9"/>
    <w:rsid w:val="000A0263"/>
    <w:rsid w:val="000A2AE7"/>
    <w:rsid w:val="000A3282"/>
    <w:rsid w:val="000A633B"/>
    <w:rsid w:val="000A7AC3"/>
    <w:rsid w:val="000B2CC7"/>
    <w:rsid w:val="000B6E87"/>
    <w:rsid w:val="000C2150"/>
    <w:rsid w:val="000C3DF2"/>
    <w:rsid w:val="000C6022"/>
    <w:rsid w:val="000D14DA"/>
    <w:rsid w:val="000D1BCF"/>
    <w:rsid w:val="000D2145"/>
    <w:rsid w:val="000D73E0"/>
    <w:rsid w:val="000D74E5"/>
    <w:rsid w:val="000D7EA7"/>
    <w:rsid w:val="000E06AE"/>
    <w:rsid w:val="000E1868"/>
    <w:rsid w:val="000E22E3"/>
    <w:rsid w:val="000E472D"/>
    <w:rsid w:val="000E6A0F"/>
    <w:rsid w:val="000E701E"/>
    <w:rsid w:val="000F0D95"/>
    <w:rsid w:val="0010034A"/>
    <w:rsid w:val="0010083E"/>
    <w:rsid w:val="0010248A"/>
    <w:rsid w:val="001037C7"/>
    <w:rsid w:val="0010485A"/>
    <w:rsid w:val="00105086"/>
    <w:rsid w:val="001072E5"/>
    <w:rsid w:val="00112B0F"/>
    <w:rsid w:val="00112FDC"/>
    <w:rsid w:val="00113A20"/>
    <w:rsid w:val="001146A4"/>
    <w:rsid w:val="00114B2A"/>
    <w:rsid w:val="00114B36"/>
    <w:rsid w:val="00115B48"/>
    <w:rsid w:val="00117C60"/>
    <w:rsid w:val="001212B6"/>
    <w:rsid w:val="00121F48"/>
    <w:rsid w:val="00122B77"/>
    <w:rsid w:val="001239B2"/>
    <w:rsid w:val="001249F4"/>
    <w:rsid w:val="00125D7D"/>
    <w:rsid w:val="00125E77"/>
    <w:rsid w:val="0012689C"/>
    <w:rsid w:val="001276A2"/>
    <w:rsid w:val="00131079"/>
    <w:rsid w:val="0013120E"/>
    <w:rsid w:val="00131B9D"/>
    <w:rsid w:val="0013216C"/>
    <w:rsid w:val="00133FB9"/>
    <w:rsid w:val="001352EA"/>
    <w:rsid w:val="00135710"/>
    <w:rsid w:val="001369DE"/>
    <w:rsid w:val="00140942"/>
    <w:rsid w:val="00141DB7"/>
    <w:rsid w:val="00142373"/>
    <w:rsid w:val="001440DB"/>
    <w:rsid w:val="00144285"/>
    <w:rsid w:val="00144A87"/>
    <w:rsid w:val="00144E06"/>
    <w:rsid w:val="0014521F"/>
    <w:rsid w:val="00146A6C"/>
    <w:rsid w:val="001477BA"/>
    <w:rsid w:val="0014794F"/>
    <w:rsid w:val="00147C5D"/>
    <w:rsid w:val="00147D04"/>
    <w:rsid w:val="00150EA6"/>
    <w:rsid w:val="001520BE"/>
    <w:rsid w:val="001524AC"/>
    <w:rsid w:val="0015350C"/>
    <w:rsid w:val="00156779"/>
    <w:rsid w:val="00156DE9"/>
    <w:rsid w:val="00161AB8"/>
    <w:rsid w:val="00162DB1"/>
    <w:rsid w:val="00163D14"/>
    <w:rsid w:val="00164066"/>
    <w:rsid w:val="00165313"/>
    <w:rsid w:val="00166861"/>
    <w:rsid w:val="001731D5"/>
    <w:rsid w:val="001748B7"/>
    <w:rsid w:val="00175061"/>
    <w:rsid w:val="00175D58"/>
    <w:rsid w:val="001762FB"/>
    <w:rsid w:val="00176A0E"/>
    <w:rsid w:val="00176D80"/>
    <w:rsid w:val="0018063D"/>
    <w:rsid w:val="00183052"/>
    <w:rsid w:val="0018334C"/>
    <w:rsid w:val="0018344D"/>
    <w:rsid w:val="0018471F"/>
    <w:rsid w:val="00186D36"/>
    <w:rsid w:val="00195CF8"/>
    <w:rsid w:val="00195F58"/>
    <w:rsid w:val="0019638C"/>
    <w:rsid w:val="00196B75"/>
    <w:rsid w:val="001A087C"/>
    <w:rsid w:val="001A2BE7"/>
    <w:rsid w:val="001A3CEB"/>
    <w:rsid w:val="001B0458"/>
    <w:rsid w:val="001B146F"/>
    <w:rsid w:val="001B1A87"/>
    <w:rsid w:val="001B1A8D"/>
    <w:rsid w:val="001B1B6F"/>
    <w:rsid w:val="001B74DF"/>
    <w:rsid w:val="001B76EC"/>
    <w:rsid w:val="001C2662"/>
    <w:rsid w:val="001C2934"/>
    <w:rsid w:val="001C41CE"/>
    <w:rsid w:val="001C4606"/>
    <w:rsid w:val="001C5445"/>
    <w:rsid w:val="001C6B4F"/>
    <w:rsid w:val="001D046D"/>
    <w:rsid w:val="001D0D08"/>
    <w:rsid w:val="001D240C"/>
    <w:rsid w:val="001D53B4"/>
    <w:rsid w:val="001D5AC3"/>
    <w:rsid w:val="001D7CD0"/>
    <w:rsid w:val="001E0F72"/>
    <w:rsid w:val="001E2818"/>
    <w:rsid w:val="001E33D0"/>
    <w:rsid w:val="001E45EC"/>
    <w:rsid w:val="001E4DEA"/>
    <w:rsid w:val="001E6E35"/>
    <w:rsid w:val="001F2500"/>
    <w:rsid w:val="001F3501"/>
    <w:rsid w:val="002006F0"/>
    <w:rsid w:val="00202CB5"/>
    <w:rsid w:val="002066C5"/>
    <w:rsid w:val="0021376A"/>
    <w:rsid w:val="00215531"/>
    <w:rsid w:val="002173AD"/>
    <w:rsid w:val="0022078F"/>
    <w:rsid w:val="00222C86"/>
    <w:rsid w:val="00223EAB"/>
    <w:rsid w:val="00225D06"/>
    <w:rsid w:val="00226769"/>
    <w:rsid w:val="0022756B"/>
    <w:rsid w:val="002275D6"/>
    <w:rsid w:val="00230426"/>
    <w:rsid w:val="00231DE7"/>
    <w:rsid w:val="0023372E"/>
    <w:rsid w:val="002345FD"/>
    <w:rsid w:val="002358EE"/>
    <w:rsid w:val="00236284"/>
    <w:rsid w:val="00236FC0"/>
    <w:rsid w:val="002374D9"/>
    <w:rsid w:val="00237F62"/>
    <w:rsid w:val="002461AB"/>
    <w:rsid w:val="002512FD"/>
    <w:rsid w:val="002542F9"/>
    <w:rsid w:val="00254379"/>
    <w:rsid w:val="00256C78"/>
    <w:rsid w:val="002577BD"/>
    <w:rsid w:val="00261D91"/>
    <w:rsid w:val="002620FC"/>
    <w:rsid w:val="00262505"/>
    <w:rsid w:val="00264187"/>
    <w:rsid w:val="00264753"/>
    <w:rsid w:val="00266E8D"/>
    <w:rsid w:val="00266F46"/>
    <w:rsid w:val="0026742C"/>
    <w:rsid w:val="00270FF3"/>
    <w:rsid w:val="00271076"/>
    <w:rsid w:val="0027159B"/>
    <w:rsid w:val="0027166C"/>
    <w:rsid w:val="00271881"/>
    <w:rsid w:val="00271D41"/>
    <w:rsid w:val="002722BC"/>
    <w:rsid w:val="00272744"/>
    <w:rsid w:val="002741BA"/>
    <w:rsid w:val="00274E30"/>
    <w:rsid w:val="00275DDB"/>
    <w:rsid w:val="00276618"/>
    <w:rsid w:val="0028391D"/>
    <w:rsid w:val="002840C6"/>
    <w:rsid w:val="0028472E"/>
    <w:rsid w:val="00286CCC"/>
    <w:rsid w:val="00291773"/>
    <w:rsid w:val="00291C08"/>
    <w:rsid w:val="00291EBD"/>
    <w:rsid w:val="0029415A"/>
    <w:rsid w:val="00294D1E"/>
    <w:rsid w:val="002950D1"/>
    <w:rsid w:val="00296B35"/>
    <w:rsid w:val="00297DF6"/>
    <w:rsid w:val="002A0B70"/>
    <w:rsid w:val="002A0FCA"/>
    <w:rsid w:val="002A1375"/>
    <w:rsid w:val="002A151E"/>
    <w:rsid w:val="002A28E7"/>
    <w:rsid w:val="002A44B2"/>
    <w:rsid w:val="002A6290"/>
    <w:rsid w:val="002A6E4A"/>
    <w:rsid w:val="002B1E5C"/>
    <w:rsid w:val="002B40D1"/>
    <w:rsid w:val="002B428C"/>
    <w:rsid w:val="002B4B63"/>
    <w:rsid w:val="002B4F78"/>
    <w:rsid w:val="002B581E"/>
    <w:rsid w:val="002B5D02"/>
    <w:rsid w:val="002B7B6B"/>
    <w:rsid w:val="002C2528"/>
    <w:rsid w:val="002C37BA"/>
    <w:rsid w:val="002C5D75"/>
    <w:rsid w:val="002D1D51"/>
    <w:rsid w:val="002D55DA"/>
    <w:rsid w:val="002D619C"/>
    <w:rsid w:val="002D6B60"/>
    <w:rsid w:val="002D6E22"/>
    <w:rsid w:val="002D77FB"/>
    <w:rsid w:val="002E0429"/>
    <w:rsid w:val="002E09F1"/>
    <w:rsid w:val="002E44C6"/>
    <w:rsid w:val="002E584D"/>
    <w:rsid w:val="002E5C5C"/>
    <w:rsid w:val="002F26EF"/>
    <w:rsid w:val="002F39D1"/>
    <w:rsid w:val="002F57AD"/>
    <w:rsid w:val="002F6613"/>
    <w:rsid w:val="0030374E"/>
    <w:rsid w:val="003067F7"/>
    <w:rsid w:val="00311020"/>
    <w:rsid w:val="00311774"/>
    <w:rsid w:val="00311BC1"/>
    <w:rsid w:val="00311C74"/>
    <w:rsid w:val="003121F4"/>
    <w:rsid w:val="00315216"/>
    <w:rsid w:val="003152BA"/>
    <w:rsid w:val="00316923"/>
    <w:rsid w:val="00316CB1"/>
    <w:rsid w:val="0032028B"/>
    <w:rsid w:val="00321ADC"/>
    <w:rsid w:val="003229CF"/>
    <w:rsid w:val="00323791"/>
    <w:rsid w:val="00325A61"/>
    <w:rsid w:val="00326987"/>
    <w:rsid w:val="00330759"/>
    <w:rsid w:val="0033252D"/>
    <w:rsid w:val="003361CF"/>
    <w:rsid w:val="003367F9"/>
    <w:rsid w:val="0033763B"/>
    <w:rsid w:val="00340860"/>
    <w:rsid w:val="00341FB1"/>
    <w:rsid w:val="00345DA5"/>
    <w:rsid w:val="00346136"/>
    <w:rsid w:val="003472A0"/>
    <w:rsid w:val="0035006B"/>
    <w:rsid w:val="00350671"/>
    <w:rsid w:val="00352962"/>
    <w:rsid w:val="00353D4F"/>
    <w:rsid w:val="00355624"/>
    <w:rsid w:val="00356F8E"/>
    <w:rsid w:val="0036081D"/>
    <w:rsid w:val="00360CF7"/>
    <w:rsid w:val="003641BC"/>
    <w:rsid w:val="0036423C"/>
    <w:rsid w:val="00365D66"/>
    <w:rsid w:val="0036669B"/>
    <w:rsid w:val="00367951"/>
    <w:rsid w:val="00370076"/>
    <w:rsid w:val="0037039B"/>
    <w:rsid w:val="0037061B"/>
    <w:rsid w:val="00370AE2"/>
    <w:rsid w:val="00372924"/>
    <w:rsid w:val="00373658"/>
    <w:rsid w:val="00374CB9"/>
    <w:rsid w:val="00376CDA"/>
    <w:rsid w:val="0037707E"/>
    <w:rsid w:val="00377566"/>
    <w:rsid w:val="003817CA"/>
    <w:rsid w:val="00381DF8"/>
    <w:rsid w:val="0038333A"/>
    <w:rsid w:val="00385382"/>
    <w:rsid w:val="00385FA0"/>
    <w:rsid w:val="00390078"/>
    <w:rsid w:val="00392D22"/>
    <w:rsid w:val="00393719"/>
    <w:rsid w:val="00393DCB"/>
    <w:rsid w:val="00393FB7"/>
    <w:rsid w:val="00395B2B"/>
    <w:rsid w:val="00395B5F"/>
    <w:rsid w:val="00397891"/>
    <w:rsid w:val="00397900"/>
    <w:rsid w:val="003A14ED"/>
    <w:rsid w:val="003A26CD"/>
    <w:rsid w:val="003A289C"/>
    <w:rsid w:val="003A4943"/>
    <w:rsid w:val="003A513B"/>
    <w:rsid w:val="003A7B7E"/>
    <w:rsid w:val="003B0078"/>
    <w:rsid w:val="003B0527"/>
    <w:rsid w:val="003B220B"/>
    <w:rsid w:val="003B581C"/>
    <w:rsid w:val="003B6152"/>
    <w:rsid w:val="003B79FE"/>
    <w:rsid w:val="003C5C57"/>
    <w:rsid w:val="003C6D84"/>
    <w:rsid w:val="003C7F9C"/>
    <w:rsid w:val="003D29B3"/>
    <w:rsid w:val="003D3736"/>
    <w:rsid w:val="003D76B4"/>
    <w:rsid w:val="003E3019"/>
    <w:rsid w:val="003E404F"/>
    <w:rsid w:val="003E4218"/>
    <w:rsid w:val="003E56A5"/>
    <w:rsid w:val="003E5878"/>
    <w:rsid w:val="003E74D5"/>
    <w:rsid w:val="003F0158"/>
    <w:rsid w:val="003F0E76"/>
    <w:rsid w:val="003F167E"/>
    <w:rsid w:val="003F1B91"/>
    <w:rsid w:val="003F413A"/>
    <w:rsid w:val="003F59FF"/>
    <w:rsid w:val="003F6EA0"/>
    <w:rsid w:val="0040009D"/>
    <w:rsid w:val="00400F64"/>
    <w:rsid w:val="0040122D"/>
    <w:rsid w:val="00402885"/>
    <w:rsid w:val="00402DCD"/>
    <w:rsid w:val="00403971"/>
    <w:rsid w:val="004045F8"/>
    <w:rsid w:val="00405B86"/>
    <w:rsid w:val="004067C4"/>
    <w:rsid w:val="00410AE3"/>
    <w:rsid w:val="00413D87"/>
    <w:rsid w:val="0041515C"/>
    <w:rsid w:val="00417E6E"/>
    <w:rsid w:val="00420E6B"/>
    <w:rsid w:val="00421BD3"/>
    <w:rsid w:val="00421EE0"/>
    <w:rsid w:val="00423E7F"/>
    <w:rsid w:val="00424272"/>
    <w:rsid w:val="0042504E"/>
    <w:rsid w:val="00426B97"/>
    <w:rsid w:val="004274BA"/>
    <w:rsid w:val="004275B7"/>
    <w:rsid w:val="00427DB6"/>
    <w:rsid w:val="00427E9A"/>
    <w:rsid w:val="00432A11"/>
    <w:rsid w:val="004334F7"/>
    <w:rsid w:val="00435168"/>
    <w:rsid w:val="00435700"/>
    <w:rsid w:val="00435E30"/>
    <w:rsid w:val="00440CAA"/>
    <w:rsid w:val="00442EA1"/>
    <w:rsid w:val="00444E9C"/>
    <w:rsid w:val="00445B9E"/>
    <w:rsid w:val="00445CF9"/>
    <w:rsid w:val="00447686"/>
    <w:rsid w:val="00450CD0"/>
    <w:rsid w:val="00452923"/>
    <w:rsid w:val="00453096"/>
    <w:rsid w:val="00454FD3"/>
    <w:rsid w:val="00455305"/>
    <w:rsid w:val="00456F02"/>
    <w:rsid w:val="004571F0"/>
    <w:rsid w:val="004601B4"/>
    <w:rsid w:val="00460421"/>
    <w:rsid w:val="00461799"/>
    <w:rsid w:val="00462887"/>
    <w:rsid w:val="00465854"/>
    <w:rsid w:val="004667CE"/>
    <w:rsid w:val="0046734B"/>
    <w:rsid w:val="004677EA"/>
    <w:rsid w:val="00471487"/>
    <w:rsid w:val="00472012"/>
    <w:rsid w:val="00472806"/>
    <w:rsid w:val="004751DF"/>
    <w:rsid w:val="00475604"/>
    <w:rsid w:val="004760CE"/>
    <w:rsid w:val="00476167"/>
    <w:rsid w:val="00481646"/>
    <w:rsid w:val="00485316"/>
    <w:rsid w:val="0048593D"/>
    <w:rsid w:val="00486F74"/>
    <w:rsid w:val="004912C2"/>
    <w:rsid w:val="0049181C"/>
    <w:rsid w:val="004A0BB3"/>
    <w:rsid w:val="004A0F73"/>
    <w:rsid w:val="004A105C"/>
    <w:rsid w:val="004A15FD"/>
    <w:rsid w:val="004A2C46"/>
    <w:rsid w:val="004A3752"/>
    <w:rsid w:val="004A43FD"/>
    <w:rsid w:val="004A469C"/>
    <w:rsid w:val="004B0E1C"/>
    <w:rsid w:val="004B1085"/>
    <w:rsid w:val="004B29BD"/>
    <w:rsid w:val="004B4247"/>
    <w:rsid w:val="004B4DF8"/>
    <w:rsid w:val="004C204F"/>
    <w:rsid w:val="004C3466"/>
    <w:rsid w:val="004C41BE"/>
    <w:rsid w:val="004C4A78"/>
    <w:rsid w:val="004C4BCC"/>
    <w:rsid w:val="004C5BF9"/>
    <w:rsid w:val="004C5D3B"/>
    <w:rsid w:val="004C645B"/>
    <w:rsid w:val="004C66AC"/>
    <w:rsid w:val="004D00C9"/>
    <w:rsid w:val="004D05E4"/>
    <w:rsid w:val="004D16CE"/>
    <w:rsid w:val="004D2724"/>
    <w:rsid w:val="004D2922"/>
    <w:rsid w:val="004D4F80"/>
    <w:rsid w:val="004D5468"/>
    <w:rsid w:val="004D68D5"/>
    <w:rsid w:val="004E2905"/>
    <w:rsid w:val="004E54CD"/>
    <w:rsid w:val="004F3281"/>
    <w:rsid w:val="004F5B9F"/>
    <w:rsid w:val="004F79A2"/>
    <w:rsid w:val="00500979"/>
    <w:rsid w:val="00502021"/>
    <w:rsid w:val="005023ED"/>
    <w:rsid w:val="00502D23"/>
    <w:rsid w:val="005042E3"/>
    <w:rsid w:val="005047C6"/>
    <w:rsid w:val="00504E78"/>
    <w:rsid w:val="00504EC7"/>
    <w:rsid w:val="00504F91"/>
    <w:rsid w:val="0050611B"/>
    <w:rsid w:val="00506688"/>
    <w:rsid w:val="00506B36"/>
    <w:rsid w:val="0051095E"/>
    <w:rsid w:val="00512BEF"/>
    <w:rsid w:val="00514CB4"/>
    <w:rsid w:val="00517811"/>
    <w:rsid w:val="00521EE1"/>
    <w:rsid w:val="00522EEC"/>
    <w:rsid w:val="00523BA6"/>
    <w:rsid w:val="00526A40"/>
    <w:rsid w:val="00526C9C"/>
    <w:rsid w:val="0053050A"/>
    <w:rsid w:val="00531403"/>
    <w:rsid w:val="00533A03"/>
    <w:rsid w:val="005346B9"/>
    <w:rsid w:val="00540D62"/>
    <w:rsid w:val="00542C1B"/>
    <w:rsid w:val="00544015"/>
    <w:rsid w:val="0054441A"/>
    <w:rsid w:val="00544694"/>
    <w:rsid w:val="00550940"/>
    <w:rsid w:val="00552369"/>
    <w:rsid w:val="005531B3"/>
    <w:rsid w:val="00554522"/>
    <w:rsid w:val="00554AA2"/>
    <w:rsid w:val="005569EE"/>
    <w:rsid w:val="00557AEA"/>
    <w:rsid w:val="00560654"/>
    <w:rsid w:val="00561D83"/>
    <w:rsid w:val="00563529"/>
    <w:rsid w:val="00563777"/>
    <w:rsid w:val="0056488E"/>
    <w:rsid w:val="00566E2F"/>
    <w:rsid w:val="0056715C"/>
    <w:rsid w:val="0057090C"/>
    <w:rsid w:val="00571E88"/>
    <w:rsid w:val="00572BF0"/>
    <w:rsid w:val="0057500F"/>
    <w:rsid w:val="005769CC"/>
    <w:rsid w:val="00577D57"/>
    <w:rsid w:val="0058264D"/>
    <w:rsid w:val="0058534C"/>
    <w:rsid w:val="0058663C"/>
    <w:rsid w:val="00586C8F"/>
    <w:rsid w:val="005870E9"/>
    <w:rsid w:val="005923FC"/>
    <w:rsid w:val="00592D30"/>
    <w:rsid w:val="005931D5"/>
    <w:rsid w:val="00593E95"/>
    <w:rsid w:val="0059625A"/>
    <w:rsid w:val="00596B11"/>
    <w:rsid w:val="00596DC3"/>
    <w:rsid w:val="005974B0"/>
    <w:rsid w:val="005A1491"/>
    <w:rsid w:val="005A2BDD"/>
    <w:rsid w:val="005A2E74"/>
    <w:rsid w:val="005A46FB"/>
    <w:rsid w:val="005A6A99"/>
    <w:rsid w:val="005A6FBF"/>
    <w:rsid w:val="005A744D"/>
    <w:rsid w:val="005B092A"/>
    <w:rsid w:val="005B15D1"/>
    <w:rsid w:val="005B3BAE"/>
    <w:rsid w:val="005B4126"/>
    <w:rsid w:val="005B5BAD"/>
    <w:rsid w:val="005B6450"/>
    <w:rsid w:val="005B7960"/>
    <w:rsid w:val="005C0286"/>
    <w:rsid w:val="005C070C"/>
    <w:rsid w:val="005C33B3"/>
    <w:rsid w:val="005C3847"/>
    <w:rsid w:val="005C3CCF"/>
    <w:rsid w:val="005C56AB"/>
    <w:rsid w:val="005C7429"/>
    <w:rsid w:val="005C7832"/>
    <w:rsid w:val="005D13B2"/>
    <w:rsid w:val="005D21B9"/>
    <w:rsid w:val="005D74F7"/>
    <w:rsid w:val="005E0DA3"/>
    <w:rsid w:val="005E33FB"/>
    <w:rsid w:val="005E3628"/>
    <w:rsid w:val="005E3DDE"/>
    <w:rsid w:val="005E50E4"/>
    <w:rsid w:val="005E5789"/>
    <w:rsid w:val="005E7429"/>
    <w:rsid w:val="005F0BA1"/>
    <w:rsid w:val="005F3944"/>
    <w:rsid w:val="005F56F1"/>
    <w:rsid w:val="00600550"/>
    <w:rsid w:val="00600F88"/>
    <w:rsid w:val="006017FF"/>
    <w:rsid w:val="006041E2"/>
    <w:rsid w:val="00613136"/>
    <w:rsid w:val="006131A8"/>
    <w:rsid w:val="00613D37"/>
    <w:rsid w:val="00614298"/>
    <w:rsid w:val="006178FC"/>
    <w:rsid w:val="0062222B"/>
    <w:rsid w:val="006227A1"/>
    <w:rsid w:val="006232A4"/>
    <w:rsid w:val="00625119"/>
    <w:rsid w:val="006267EB"/>
    <w:rsid w:val="00627009"/>
    <w:rsid w:val="00627141"/>
    <w:rsid w:val="00627EF0"/>
    <w:rsid w:val="006300F6"/>
    <w:rsid w:val="00635190"/>
    <w:rsid w:val="00636571"/>
    <w:rsid w:val="006368CC"/>
    <w:rsid w:val="006371E6"/>
    <w:rsid w:val="006377E5"/>
    <w:rsid w:val="00640049"/>
    <w:rsid w:val="006429BF"/>
    <w:rsid w:val="00642BA9"/>
    <w:rsid w:val="00642EE2"/>
    <w:rsid w:val="006430F3"/>
    <w:rsid w:val="00644790"/>
    <w:rsid w:val="006447E6"/>
    <w:rsid w:val="00645904"/>
    <w:rsid w:val="00646480"/>
    <w:rsid w:val="0064686E"/>
    <w:rsid w:val="00646A8D"/>
    <w:rsid w:val="006473F8"/>
    <w:rsid w:val="00652677"/>
    <w:rsid w:val="00654F73"/>
    <w:rsid w:val="0065518D"/>
    <w:rsid w:val="00657FB0"/>
    <w:rsid w:val="00662F19"/>
    <w:rsid w:val="00663679"/>
    <w:rsid w:val="0066396D"/>
    <w:rsid w:val="00667D70"/>
    <w:rsid w:val="00671714"/>
    <w:rsid w:val="00671923"/>
    <w:rsid w:val="00673748"/>
    <w:rsid w:val="006754E7"/>
    <w:rsid w:val="0067685A"/>
    <w:rsid w:val="00676CA4"/>
    <w:rsid w:val="0067765D"/>
    <w:rsid w:val="0068634E"/>
    <w:rsid w:val="00686A29"/>
    <w:rsid w:val="006871F1"/>
    <w:rsid w:val="00692292"/>
    <w:rsid w:val="006935FB"/>
    <w:rsid w:val="0069413B"/>
    <w:rsid w:val="00694B9C"/>
    <w:rsid w:val="00695892"/>
    <w:rsid w:val="006969BD"/>
    <w:rsid w:val="00696B50"/>
    <w:rsid w:val="00697AE3"/>
    <w:rsid w:val="00697E55"/>
    <w:rsid w:val="006A0436"/>
    <w:rsid w:val="006A4DB0"/>
    <w:rsid w:val="006A595E"/>
    <w:rsid w:val="006A67DB"/>
    <w:rsid w:val="006A6BE2"/>
    <w:rsid w:val="006B03B6"/>
    <w:rsid w:val="006B254B"/>
    <w:rsid w:val="006B48AE"/>
    <w:rsid w:val="006B79A6"/>
    <w:rsid w:val="006B7B8D"/>
    <w:rsid w:val="006C2A2F"/>
    <w:rsid w:val="006C2B82"/>
    <w:rsid w:val="006C41F9"/>
    <w:rsid w:val="006C6E5D"/>
    <w:rsid w:val="006D07EE"/>
    <w:rsid w:val="006D1FF6"/>
    <w:rsid w:val="006D40B2"/>
    <w:rsid w:val="006D466B"/>
    <w:rsid w:val="006D4ABC"/>
    <w:rsid w:val="006D5E96"/>
    <w:rsid w:val="006D6530"/>
    <w:rsid w:val="006D683F"/>
    <w:rsid w:val="006D7E0F"/>
    <w:rsid w:val="006E0094"/>
    <w:rsid w:val="006E1081"/>
    <w:rsid w:val="006E3CAA"/>
    <w:rsid w:val="006E46BD"/>
    <w:rsid w:val="006E4AF3"/>
    <w:rsid w:val="006E4EDD"/>
    <w:rsid w:val="006E5F33"/>
    <w:rsid w:val="006E683D"/>
    <w:rsid w:val="006F005D"/>
    <w:rsid w:val="006F05AA"/>
    <w:rsid w:val="006F0B95"/>
    <w:rsid w:val="006F290A"/>
    <w:rsid w:val="006F2E1A"/>
    <w:rsid w:val="006F4EDA"/>
    <w:rsid w:val="006F590A"/>
    <w:rsid w:val="006F70EB"/>
    <w:rsid w:val="006F7D10"/>
    <w:rsid w:val="00700FBB"/>
    <w:rsid w:val="00701097"/>
    <w:rsid w:val="0070648D"/>
    <w:rsid w:val="007069AD"/>
    <w:rsid w:val="00707C7A"/>
    <w:rsid w:val="00707E1C"/>
    <w:rsid w:val="00707E3B"/>
    <w:rsid w:val="007111BA"/>
    <w:rsid w:val="00713927"/>
    <w:rsid w:val="00714675"/>
    <w:rsid w:val="00715E99"/>
    <w:rsid w:val="00721886"/>
    <w:rsid w:val="007229C2"/>
    <w:rsid w:val="00724E47"/>
    <w:rsid w:val="007277AE"/>
    <w:rsid w:val="007278D7"/>
    <w:rsid w:val="00727C74"/>
    <w:rsid w:val="00733062"/>
    <w:rsid w:val="00733208"/>
    <w:rsid w:val="00735377"/>
    <w:rsid w:val="00736DF0"/>
    <w:rsid w:val="0073706D"/>
    <w:rsid w:val="007377F8"/>
    <w:rsid w:val="00737E49"/>
    <w:rsid w:val="00741675"/>
    <w:rsid w:val="00742C8E"/>
    <w:rsid w:val="007443C0"/>
    <w:rsid w:val="00744E11"/>
    <w:rsid w:val="00745B4F"/>
    <w:rsid w:val="00747CA9"/>
    <w:rsid w:val="00750FC0"/>
    <w:rsid w:val="00752B24"/>
    <w:rsid w:val="00752E78"/>
    <w:rsid w:val="00753EF7"/>
    <w:rsid w:val="007549FD"/>
    <w:rsid w:val="0075579B"/>
    <w:rsid w:val="007568A4"/>
    <w:rsid w:val="007570B2"/>
    <w:rsid w:val="0076036C"/>
    <w:rsid w:val="0076152F"/>
    <w:rsid w:val="00763301"/>
    <w:rsid w:val="00764E19"/>
    <w:rsid w:val="0076555F"/>
    <w:rsid w:val="007675B4"/>
    <w:rsid w:val="00767B01"/>
    <w:rsid w:val="007716D9"/>
    <w:rsid w:val="00772832"/>
    <w:rsid w:val="007733E9"/>
    <w:rsid w:val="00773BDD"/>
    <w:rsid w:val="007754D8"/>
    <w:rsid w:val="00776B56"/>
    <w:rsid w:val="0077747E"/>
    <w:rsid w:val="00777F7A"/>
    <w:rsid w:val="00780E8E"/>
    <w:rsid w:val="007814D9"/>
    <w:rsid w:val="00783E85"/>
    <w:rsid w:val="00784B7B"/>
    <w:rsid w:val="00784F24"/>
    <w:rsid w:val="00790C42"/>
    <w:rsid w:val="00791D59"/>
    <w:rsid w:val="00792F68"/>
    <w:rsid w:val="00794E3C"/>
    <w:rsid w:val="007A146E"/>
    <w:rsid w:val="007A1633"/>
    <w:rsid w:val="007A18E3"/>
    <w:rsid w:val="007A3A62"/>
    <w:rsid w:val="007A5465"/>
    <w:rsid w:val="007A5EFF"/>
    <w:rsid w:val="007B0321"/>
    <w:rsid w:val="007B145B"/>
    <w:rsid w:val="007B2679"/>
    <w:rsid w:val="007B2831"/>
    <w:rsid w:val="007B2E45"/>
    <w:rsid w:val="007B602D"/>
    <w:rsid w:val="007B6038"/>
    <w:rsid w:val="007C37D2"/>
    <w:rsid w:val="007C5580"/>
    <w:rsid w:val="007C796C"/>
    <w:rsid w:val="007D0071"/>
    <w:rsid w:val="007D014B"/>
    <w:rsid w:val="007D26A3"/>
    <w:rsid w:val="007D2BD6"/>
    <w:rsid w:val="007E2476"/>
    <w:rsid w:val="007E2FBF"/>
    <w:rsid w:val="007E3359"/>
    <w:rsid w:val="007E43B8"/>
    <w:rsid w:val="007E6243"/>
    <w:rsid w:val="007E786B"/>
    <w:rsid w:val="007F0E96"/>
    <w:rsid w:val="007F108D"/>
    <w:rsid w:val="007F2951"/>
    <w:rsid w:val="007F3B2C"/>
    <w:rsid w:val="007F640D"/>
    <w:rsid w:val="007F7345"/>
    <w:rsid w:val="0080174C"/>
    <w:rsid w:val="00802237"/>
    <w:rsid w:val="00805FB7"/>
    <w:rsid w:val="008066DF"/>
    <w:rsid w:val="00810298"/>
    <w:rsid w:val="00810B87"/>
    <w:rsid w:val="008128F4"/>
    <w:rsid w:val="0081461F"/>
    <w:rsid w:val="008146CA"/>
    <w:rsid w:val="0081598A"/>
    <w:rsid w:val="008159C1"/>
    <w:rsid w:val="00816F92"/>
    <w:rsid w:val="0082091E"/>
    <w:rsid w:val="008217C8"/>
    <w:rsid w:val="00823A93"/>
    <w:rsid w:val="008254EE"/>
    <w:rsid w:val="00825EE0"/>
    <w:rsid w:val="008272F5"/>
    <w:rsid w:val="008323BE"/>
    <w:rsid w:val="0083485A"/>
    <w:rsid w:val="00835315"/>
    <w:rsid w:val="0083665D"/>
    <w:rsid w:val="0083752F"/>
    <w:rsid w:val="00837E59"/>
    <w:rsid w:val="0084301E"/>
    <w:rsid w:val="008434EC"/>
    <w:rsid w:val="00844A56"/>
    <w:rsid w:val="00844B61"/>
    <w:rsid w:val="00845EB9"/>
    <w:rsid w:val="008474D5"/>
    <w:rsid w:val="00847620"/>
    <w:rsid w:val="00847FA8"/>
    <w:rsid w:val="00850542"/>
    <w:rsid w:val="00850A8E"/>
    <w:rsid w:val="00855A4F"/>
    <w:rsid w:val="008563C5"/>
    <w:rsid w:val="0086191E"/>
    <w:rsid w:val="0086412F"/>
    <w:rsid w:val="00864361"/>
    <w:rsid w:val="00865B0E"/>
    <w:rsid w:val="008663A4"/>
    <w:rsid w:val="0086748F"/>
    <w:rsid w:val="00870504"/>
    <w:rsid w:val="00873A97"/>
    <w:rsid w:val="008745CC"/>
    <w:rsid w:val="008761D9"/>
    <w:rsid w:val="0087643A"/>
    <w:rsid w:val="00877C56"/>
    <w:rsid w:val="00881210"/>
    <w:rsid w:val="008817CF"/>
    <w:rsid w:val="00881AAF"/>
    <w:rsid w:val="00881D92"/>
    <w:rsid w:val="00886710"/>
    <w:rsid w:val="00890466"/>
    <w:rsid w:val="00890612"/>
    <w:rsid w:val="0089192A"/>
    <w:rsid w:val="00894A51"/>
    <w:rsid w:val="00894B95"/>
    <w:rsid w:val="00896250"/>
    <w:rsid w:val="00897E30"/>
    <w:rsid w:val="008A007C"/>
    <w:rsid w:val="008A142F"/>
    <w:rsid w:val="008A24EF"/>
    <w:rsid w:val="008A2D18"/>
    <w:rsid w:val="008A3D35"/>
    <w:rsid w:val="008A41B4"/>
    <w:rsid w:val="008A551D"/>
    <w:rsid w:val="008A5A01"/>
    <w:rsid w:val="008A6286"/>
    <w:rsid w:val="008B0904"/>
    <w:rsid w:val="008B0BE3"/>
    <w:rsid w:val="008B1B39"/>
    <w:rsid w:val="008B6FB4"/>
    <w:rsid w:val="008B6FF4"/>
    <w:rsid w:val="008C0D13"/>
    <w:rsid w:val="008C2677"/>
    <w:rsid w:val="008C4251"/>
    <w:rsid w:val="008C57D3"/>
    <w:rsid w:val="008C6351"/>
    <w:rsid w:val="008C75B1"/>
    <w:rsid w:val="008C775A"/>
    <w:rsid w:val="008D0975"/>
    <w:rsid w:val="008D275F"/>
    <w:rsid w:val="008D2D7F"/>
    <w:rsid w:val="008D4D86"/>
    <w:rsid w:val="008E7153"/>
    <w:rsid w:val="008E73E3"/>
    <w:rsid w:val="008F095B"/>
    <w:rsid w:val="008F1107"/>
    <w:rsid w:val="008F2CBF"/>
    <w:rsid w:val="008F4064"/>
    <w:rsid w:val="008F5AAF"/>
    <w:rsid w:val="008F70A9"/>
    <w:rsid w:val="00900854"/>
    <w:rsid w:val="00900ACB"/>
    <w:rsid w:val="00905AFC"/>
    <w:rsid w:val="00905B0A"/>
    <w:rsid w:val="00905F55"/>
    <w:rsid w:val="009064AD"/>
    <w:rsid w:val="00907F84"/>
    <w:rsid w:val="00910C40"/>
    <w:rsid w:val="00911C60"/>
    <w:rsid w:val="009132CB"/>
    <w:rsid w:val="009156E8"/>
    <w:rsid w:val="00916A56"/>
    <w:rsid w:val="00917659"/>
    <w:rsid w:val="0092097B"/>
    <w:rsid w:val="00921F9C"/>
    <w:rsid w:val="00922584"/>
    <w:rsid w:val="009279FB"/>
    <w:rsid w:val="0093144E"/>
    <w:rsid w:val="00931EB2"/>
    <w:rsid w:val="00932542"/>
    <w:rsid w:val="00934500"/>
    <w:rsid w:val="0093631F"/>
    <w:rsid w:val="00936426"/>
    <w:rsid w:val="009404FC"/>
    <w:rsid w:val="00943B10"/>
    <w:rsid w:val="00944057"/>
    <w:rsid w:val="00945884"/>
    <w:rsid w:val="009473E8"/>
    <w:rsid w:val="009517B1"/>
    <w:rsid w:val="00956F36"/>
    <w:rsid w:val="00957C26"/>
    <w:rsid w:val="009612C0"/>
    <w:rsid w:val="00964F22"/>
    <w:rsid w:val="00966D05"/>
    <w:rsid w:val="009675D5"/>
    <w:rsid w:val="009704B5"/>
    <w:rsid w:val="00973449"/>
    <w:rsid w:val="00977129"/>
    <w:rsid w:val="009803EA"/>
    <w:rsid w:val="00985D59"/>
    <w:rsid w:val="00990498"/>
    <w:rsid w:val="009907A4"/>
    <w:rsid w:val="0099174B"/>
    <w:rsid w:val="009923DA"/>
    <w:rsid w:val="009924C1"/>
    <w:rsid w:val="00992AB7"/>
    <w:rsid w:val="00994055"/>
    <w:rsid w:val="009953EC"/>
    <w:rsid w:val="00996CAC"/>
    <w:rsid w:val="009A20A3"/>
    <w:rsid w:val="009A3703"/>
    <w:rsid w:val="009B0A33"/>
    <w:rsid w:val="009B0CCF"/>
    <w:rsid w:val="009B2473"/>
    <w:rsid w:val="009B316F"/>
    <w:rsid w:val="009B4430"/>
    <w:rsid w:val="009B595C"/>
    <w:rsid w:val="009B780F"/>
    <w:rsid w:val="009B7FDB"/>
    <w:rsid w:val="009C2A94"/>
    <w:rsid w:val="009C4341"/>
    <w:rsid w:val="009C62AF"/>
    <w:rsid w:val="009C6843"/>
    <w:rsid w:val="009C7933"/>
    <w:rsid w:val="009D10CD"/>
    <w:rsid w:val="009D13C5"/>
    <w:rsid w:val="009D1D27"/>
    <w:rsid w:val="009D374B"/>
    <w:rsid w:val="009D4A9A"/>
    <w:rsid w:val="009D4F6B"/>
    <w:rsid w:val="009D56DD"/>
    <w:rsid w:val="009D6C02"/>
    <w:rsid w:val="009E0C0F"/>
    <w:rsid w:val="009E1177"/>
    <w:rsid w:val="009E12B3"/>
    <w:rsid w:val="009E157A"/>
    <w:rsid w:val="009F2305"/>
    <w:rsid w:val="009F4A72"/>
    <w:rsid w:val="009F4AAC"/>
    <w:rsid w:val="009F76F8"/>
    <w:rsid w:val="00A0065D"/>
    <w:rsid w:val="00A01B7D"/>
    <w:rsid w:val="00A01EBA"/>
    <w:rsid w:val="00A02EA2"/>
    <w:rsid w:val="00A03EC2"/>
    <w:rsid w:val="00A05C33"/>
    <w:rsid w:val="00A07A5D"/>
    <w:rsid w:val="00A10F0A"/>
    <w:rsid w:val="00A11527"/>
    <w:rsid w:val="00A14D94"/>
    <w:rsid w:val="00A15D87"/>
    <w:rsid w:val="00A230F8"/>
    <w:rsid w:val="00A23289"/>
    <w:rsid w:val="00A23686"/>
    <w:rsid w:val="00A25F48"/>
    <w:rsid w:val="00A34437"/>
    <w:rsid w:val="00A34874"/>
    <w:rsid w:val="00A3691E"/>
    <w:rsid w:val="00A40519"/>
    <w:rsid w:val="00A4264B"/>
    <w:rsid w:val="00A4741C"/>
    <w:rsid w:val="00A47D68"/>
    <w:rsid w:val="00A50373"/>
    <w:rsid w:val="00A505E1"/>
    <w:rsid w:val="00A518C3"/>
    <w:rsid w:val="00A5224F"/>
    <w:rsid w:val="00A541B3"/>
    <w:rsid w:val="00A54E2E"/>
    <w:rsid w:val="00A56276"/>
    <w:rsid w:val="00A567C6"/>
    <w:rsid w:val="00A6256D"/>
    <w:rsid w:val="00A6369B"/>
    <w:rsid w:val="00A64989"/>
    <w:rsid w:val="00A64DE6"/>
    <w:rsid w:val="00A65D71"/>
    <w:rsid w:val="00A66F14"/>
    <w:rsid w:val="00A70D58"/>
    <w:rsid w:val="00A715C0"/>
    <w:rsid w:val="00A71DB1"/>
    <w:rsid w:val="00A722EF"/>
    <w:rsid w:val="00A74D3F"/>
    <w:rsid w:val="00A827AC"/>
    <w:rsid w:val="00A85799"/>
    <w:rsid w:val="00A87F4F"/>
    <w:rsid w:val="00A9549B"/>
    <w:rsid w:val="00A96B7A"/>
    <w:rsid w:val="00A97153"/>
    <w:rsid w:val="00AA105F"/>
    <w:rsid w:val="00AA2477"/>
    <w:rsid w:val="00AA3348"/>
    <w:rsid w:val="00AA36DC"/>
    <w:rsid w:val="00AA421C"/>
    <w:rsid w:val="00AA45EE"/>
    <w:rsid w:val="00AA4FB1"/>
    <w:rsid w:val="00AA5BC6"/>
    <w:rsid w:val="00AA7938"/>
    <w:rsid w:val="00AB38F5"/>
    <w:rsid w:val="00AB3B3E"/>
    <w:rsid w:val="00AB4581"/>
    <w:rsid w:val="00AB583A"/>
    <w:rsid w:val="00AB5C64"/>
    <w:rsid w:val="00AC02FC"/>
    <w:rsid w:val="00AC033C"/>
    <w:rsid w:val="00AC1149"/>
    <w:rsid w:val="00AC2FB8"/>
    <w:rsid w:val="00AC3AF2"/>
    <w:rsid w:val="00AC4404"/>
    <w:rsid w:val="00AC4F09"/>
    <w:rsid w:val="00AC5229"/>
    <w:rsid w:val="00AC6FB5"/>
    <w:rsid w:val="00AD1EDC"/>
    <w:rsid w:val="00AE0060"/>
    <w:rsid w:val="00AE1031"/>
    <w:rsid w:val="00AE3110"/>
    <w:rsid w:val="00AE3578"/>
    <w:rsid w:val="00AE4741"/>
    <w:rsid w:val="00AE5732"/>
    <w:rsid w:val="00AF14DB"/>
    <w:rsid w:val="00AF25D3"/>
    <w:rsid w:val="00AF37CE"/>
    <w:rsid w:val="00AF5D57"/>
    <w:rsid w:val="00B002D1"/>
    <w:rsid w:val="00B00B30"/>
    <w:rsid w:val="00B0127A"/>
    <w:rsid w:val="00B01B18"/>
    <w:rsid w:val="00B02341"/>
    <w:rsid w:val="00B0234D"/>
    <w:rsid w:val="00B027CF"/>
    <w:rsid w:val="00B03A80"/>
    <w:rsid w:val="00B041F0"/>
    <w:rsid w:val="00B05A2C"/>
    <w:rsid w:val="00B05F7E"/>
    <w:rsid w:val="00B06885"/>
    <w:rsid w:val="00B074EE"/>
    <w:rsid w:val="00B102F5"/>
    <w:rsid w:val="00B11E7E"/>
    <w:rsid w:val="00B1235E"/>
    <w:rsid w:val="00B1332D"/>
    <w:rsid w:val="00B13BD4"/>
    <w:rsid w:val="00B13E30"/>
    <w:rsid w:val="00B15E66"/>
    <w:rsid w:val="00B1782E"/>
    <w:rsid w:val="00B2041C"/>
    <w:rsid w:val="00B2175E"/>
    <w:rsid w:val="00B22AA1"/>
    <w:rsid w:val="00B23298"/>
    <w:rsid w:val="00B23487"/>
    <w:rsid w:val="00B241AC"/>
    <w:rsid w:val="00B24863"/>
    <w:rsid w:val="00B24D1F"/>
    <w:rsid w:val="00B25154"/>
    <w:rsid w:val="00B261F8"/>
    <w:rsid w:val="00B26644"/>
    <w:rsid w:val="00B268F4"/>
    <w:rsid w:val="00B27658"/>
    <w:rsid w:val="00B31756"/>
    <w:rsid w:val="00B33532"/>
    <w:rsid w:val="00B36A4B"/>
    <w:rsid w:val="00B36CCE"/>
    <w:rsid w:val="00B37835"/>
    <w:rsid w:val="00B4269F"/>
    <w:rsid w:val="00B44DC8"/>
    <w:rsid w:val="00B45BFA"/>
    <w:rsid w:val="00B45F0F"/>
    <w:rsid w:val="00B524F7"/>
    <w:rsid w:val="00B5267D"/>
    <w:rsid w:val="00B53684"/>
    <w:rsid w:val="00B553F8"/>
    <w:rsid w:val="00B67655"/>
    <w:rsid w:val="00B72654"/>
    <w:rsid w:val="00B7778E"/>
    <w:rsid w:val="00B82310"/>
    <w:rsid w:val="00B8368E"/>
    <w:rsid w:val="00B90A02"/>
    <w:rsid w:val="00B91F46"/>
    <w:rsid w:val="00B93FC2"/>
    <w:rsid w:val="00B973D0"/>
    <w:rsid w:val="00B97EC5"/>
    <w:rsid w:val="00BA2935"/>
    <w:rsid w:val="00BA3438"/>
    <w:rsid w:val="00BA506D"/>
    <w:rsid w:val="00BA5897"/>
    <w:rsid w:val="00BA589C"/>
    <w:rsid w:val="00BA79AC"/>
    <w:rsid w:val="00BA7DA3"/>
    <w:rsid w:val="00BB0534"/>
    <w:rsid w:val="00BB0C31"/>
    <w:rsid w:val="00BB2CC5"/>
    <w:rsid w:val="00BB570B"/>
    <w:rsid w:val="00BB6233"/>
    <w:rsid w:val="00BB735A"/>
    <w:rsid w:val="00BB7DF9"/>
    <w:rsid w:val="00BC0D0E"/>
    <w:rsid w:val="00BC11E9"/>
    <w:rsid w:val="00BC4F79"/>
    <w:rsid w:val="00BC5736"/>
    <w:rsid w:val="00BC726B"/>
    <w:rsid w:val="00BD1F64"/>
    <w:rsid w:val="00BD227E"/>
    <w:rsid w:val="00BD3AFB"/>
    <w:rsid w:val="00BD7E7C"/>
    <w:rsid w:val="00BE15CA"/>
    <w:rsid w:val="00BE48B5"/>
    <w:rsid w:val="00BE537C"/>
    <w:rsid w:val="00BF044C"/>
    <w:rsid w:val="00BF1D55"/>
    <w:rsid w:val="00BF4E6A"/>
    <w:rsid w:val="00BF53F6"/>
    <w:rsid w:val="00C02835"/>
    <w:rsid w:val="00C04703"/>
    <w:rsid w:val="00C04705"/>
    <w:rsid w:val="00C04DBA"/>
    <w:rsid w:val="00C0585E"/>
    <w:rsid w:val="00C100E6"/>
    <w:rsid w:val="00C1017A"/>
    <w:rsid w:val="00C10FD5"/>
    <w:rsid w:val="00C12919"/>
    <w:rsid w:val="00C14605"/>
    <w:rsid w:val="00C15BCA"/>
    <w:rsid w:val="00C16B38"/>
    <w:rsid w:val="00C16CA5"/>
    <w:rsid w:val="00C20353"/>
    <w:rsid w:val="00C20B82"/>
    <w:rsid w:val="00C21187"/>
    <w:rsid w:val="00C217F2"/>
    <w:rsid w:val="00C25B26"/>
    <w:rsid w:val="00C27356"/>
    <w:rsid w:val="00C30238"/>
    <w:rsid w:val="00C31204"/>
    <w:rsid w:val="00C318C0"/>
    <w:rsid w:val="00C34D86"/>
    <w:rsid w:val="00C357EC"/>
    <w:rsid w:val="00C37EBB"/>
    <w:rsid w:val="00C4041F"/>
    <w:rsid w:val="00C40F74"/>
    <w:rsid w:val="00C41452"/>
    <w:rsid w:val="00C45A7E"/>
    <w:rsid w:val="00C53E57"/>
    <w:rsid w:val="00C55680"/>
    <w:rsid w:val="00C61A39"/>
    <w:rsid w:val="00C62836"/>
    <w:rsid w:val="00C6318C"/>
    <w:rsid w:val="00C63B06"/>
    <w:rsid w:val="00C64BDE"/>
    <w:rsid w:val="00C711F7"/>
    <w:rsid w:val="00C72465"/>
    <w:rsid w:val="00C764A4"/>
    <w:rsid w:val="00C77877"/>
    <w:rsid w:val="00C80BDE"/>
    <w:rsid w:val="00C826DA"/>
    <w:rsid w:val="00C85140"/>
    <w:rsid w:val="00C90147"/>
    <w:rsid w:val="00C90590"/>
    <w:rsid w:val="00C91FB6"/>
    <w:rsid w:val="00C937D9"/>
    <w:rsid w:val="00C93C2F"/>
    <w:rsid w:val="00C9740B"/>
    <w:rsid w:val="00C97B91"/>
    <w:rsid w:val="00CA028F"/>
    <w:rsid w:val="00CA1E44"/>
    <w:rsid w:val="00CA5118"/>
    <w:rsid w:val="00CA5C55"/>
    <w:rsid w:val="00CA5D2C"/>
    <w:rsid w:val="00CB10D2"/>
    <w:rsid w:val="00CB1DA0"/>
    <w:rsid w:val="00CB1E8D"/>
    <w:rsid w:val="00CB27C8"/>
    <w:rsid w:val="00CB378A"/>
    <w:rsid w:val="00CB4D63"/>
    <w:rsid w:val="00CC0143"/>
    <w:rsid w:val="00CC2E0E"/>
    <w:rsid w:val="00CC775D"/>
    <w:rsid w:val="00CD00D0"/>
    <w:rsid w:val="00CE0980"/>
    <w:rsid w:val="00CE1AA2"/>
    <w:rsid w:val="00CE42D7"/>
    <w:rsid w:val="00CE4EB5"/>
    <w:rsid w:val="00CE52AB"/>
    <w:rsid w:val="00CE53E5"/>
    <w:rsid w:val="00CF071D"/>
    <w:rsid w:val="00CF2574"/>
    <w:rsid w:val="00CF5F93"/>
    <w:rsid w:val="00D0045F"/>
    <w:rsid w:val="00D0133B"/>
    <w:rsid w:val="00D034B9"/>
    <w:rsid w:val="00D03B5A"/>
    <w:rsid w:val="00D04174"/>
    <w:rsid w:val="00D04EB2"/>
    <w:rsid w:val="00D05A2D"/>
    <w:rsid w:val="00D10A77"/>
    <w:rsid w:val="00D124FD"/>
    <w:rsid w:val="00D138E2"/>
    <w:rsid w:val="00D13B45"/>
    <w:rsid w:val="00D16D77"/>
    <w:rsid w:val="00D20726"/>
    <w:rsid w:val="00D21DC9"/>
    <w:rsid w:val="00D2284B"/>
    <w:rsid w:val="00D23FE9"/>
    <w:rsid w:val="00D30269"/>
    <w:rsid w:val="00D31817"/>
    <w:rsid w:val="00D32C68"/>
    <w:rsid w:val="00D35E5B"/>
    <w:rsid w:val="00D37242"/>
    <w:rsid w:val="00D40704"/>
    <w:rsid w:val="00D41480"/>
    <w:rsid w:val="00D42B12"/>
    <w:rsid w:val="00D4595F"/>
    <w:rsid w:val="00D45B79"/>
    <w:rsid w:val="00D507C5"/>
    <w:rsid w:val="00D508FE"/>
    <w:rsid w:val="00D50A3F"/>
    <w:rsid w:val="00D51D05"/>
    <w:rsid w:val="00D51F87"/>
    <w:rsid w:val="00D532F6"/>
    <w:rsid w:val="00D55F77"/>
    <w:rsid w:val="00D5631A"/>
    <w:rsid w:val="00D565BA"/>
    <w:rsid w:val="00D61B14"/>
    <w:rsid w:val="00D62342"/>
    <w:rsid w:val="00D629A3"/>
    <w:rsid w:val="00D63921"/>
    <w:rsid w:val="00D67E01"/>
    <w:rsid w:val="00D72B9E"/>
    <w:rsid w:val="00D72FF6"/>
    <w:rsid w:val="00D73E39"/>
    <w:rsid w:val="00D75A2C"/>
    <w:rsid w:val="00D76036"/>
    <w:rsid w:val="00D76960"/>
    <w:rsid w:val="00D80617"/>
    <w:rsid w:val="00D80A53"/>
    <w:rsid w:val="00D81467"/>
    <w:rsid w:val="00D81A7B"/>
    <w:rsid w:val="00D8265E"/>
    <w:rsid w:val="00D828F4"/>
    <w:rsid w:val="00D83D9C"/>
    <w:rsid w:val="00D84483"/>
    <w:rsid w:val="00D8496A"/>
    <w:rsid w:val="00D87713"/>
    <w:rsid w:val="00D93251"/>
    <w:rsid w:val="00D94FD6"/>
    <w:rsid w:val="00D95AA8"/>
    <w:rsid w:val="00D96440"/>
    <w:rsid w:val="00D968AB"/>
    <w:rsid w:val="00D9741C"/>
    <w:rsid w:val="00D97BDB"/>
    <w:rsid w:val="00DA13EE"/>
    <w:rsid w:val="00DA5FF2"/>
    <w:rsid w:val="00DB178C"/>
    <w:rsid w:val="00DB2CD6"/>
    <w:rsid w:val="00DB2D98"/>
    <w:rsid w:val="00DB43CE"/>
    <w:rsid w:val="00DB46D5"/>
    <w:rsid w:val="00DB5448"/>
    <w:rsid w:val="00DB5BD2"/>
    <w:rsid w:val="00DB7EBB"/>
    <w:rsid w:val="00DC23E8"/>
    <w:rsid w:val="00DC2788"/>
    <w:rsid w:val="00DC54D6"/>
    <w:rsid w:val="00DC6C5E"/>
    <w:rsid w:val="00DC7EA0"/>
    <w:rsid w:val="00DD2DF5"/>
    <w:rsid w:val="00DD3672"/>
    <w:rsid w:val="00DD4E2A"/>
    <w:rsid w:val="00DD62E5"/>
    <w:rsid w:val="00DE280D"/>
    <w:rsid w:val="00DE3A91"/>
    <w:rsid w:val="00DE4F1E"/>
    <w:rsid w:val="00DE611F"/>
    <w:rsid w:val="00DE68F4"/>
    <w:rsid w:val="00DF2F68"/>
    <w:rsid w:val="00DF5735"/>
    <w:rsid w:val="00DF5D4D"/>
    <w:rsid w:val="00E00781"/>
    <w:rsid w:val="00E00A86"/>
    <w:rsid w:val="00E03271"/>
    <w:rsid w:val="00E053FD"/>
    <w:rsid w:val="00E0611C"/>
    <w:rsid w:val="00E062E9"/>
    <w:rsid w:val="00E077A7"/>
    <w:rsid w:val="00E07902"/>
    <w:rsid w:val="00E07E68"/>
    <w:rsid w:val="00E20BA0"/>
    <w:rsid w:val="00E20DE1"/>
    <w:rsid w:val="00E22D81"/>
    <w:rsid w:val="00E25E3E"/>
    <w:rsid w:val="00E2605C"/>
    <w:rsid w:val="00E2642A"/>
    <w:rsid w:val="00E267ED"/>
    <w:rsid w:val="00E271BC"/>
    <w:rsid w:val="00E27C17"/>
    <w:rsid w:val="00E351A7"/>
    <w:rsid w:val="00E36838"/>
    <w:rsid w:val="00E404AB"/>
    <w:rsid w:val="00E41A2F"/>
    <w:rsid w:val="00E42D5C"/>
    <w:rsid w:val="00E44657"/>
    <w:rsid w:val="00E50529"/>
    <w:rsid w:val="00E50B1D"/>
    <w:rsid w:val="00E50BDD"/>
    <w:rsid w:val="00E51B45"/>
    <w:rsid w:val="00E52998"/>
    <w:rsid w:val="00E544B2"/>
    <w:rsid w:val="00E5463A"/>
    <w:rsid w:val="00E547FB"/>
    <w:rsid w:val="00E565FB"/>
    <w:rsid w:val="00E566B9"/>
    <w:rsid w:val="00E56A68"/>
    <w:rsid w:val="00E56ABC"/>
    <w:rsid w:val="00E621EF"/>
    <w:rsid w:val="00E6439A"/>
    <w:rsid w:val="00E64ACC"/>
    <w:rsid w:val="00E65162"/>
    <w:rsid w:val="00E65E74"/>
    <w:rsid w:val="00E6796A"/>
    <w:rsid w:val="00E800BD"/>
    <w:rsid w:val="00E80622"/>
    <w:rsid w:val="00E80F9B"/>
    <w:rsid w:val="00E815C9"/>
    <w:rsid w:val="00E81DB4"/>
    <w:rsid w:val="00E825C7"/>
    <w:rsid w:val="00E82863"/>
    <w:rsid w:val="00E84CB6"/>
    <w:rsid w:val="00E86C42"/>
    <w:rsid w:val="00E87FEC"/>
    <w:rsid w:val="00E932B2"/>
    <w:rsid w:val="00E9363E"/>
    <w:rsid w:val="00E937B4"/>
    <w:rsid w:val="00E956D5"/>
    <w:rsid w:val="00E95EF4"/>
    <w:rsid w:val="00EA1E60"/>
    <w:rsid w:val="00EA2BB6"/>
    <w:rsid w:val="00EA3FFB"/>
    <w:rsid w:val="00EA44BC"/>
    <w:rsid w:val="00EA5747"/>
    <w:rsid w:val="00EA5B16"/>
    <w:rsid w:val="00EA61CF"/>
    <w:rsid w:val="00EA70E0"/>
    <w:rsid w:val="00EB18D9"/>
    <w:rsid w:val="00EB3F3D"/>
    <w:rsid w:val="00EB454C"/>
    <w:rsid w:val="00EC065E"/>
    <w:rsid w:val="00EC0795"/>
    <w:rsid w:val="00EC08C2"/>
    <w:rsid w:val="00EC0D6A"/>
    <w:rsid w:val="00EC1BDF"/>
    <w:rsid w:val="00EC358B"/>
    <w:rsid w:val="00EC4EBF"/>
    <w:rsid w:val="00EC50EC"/>
    <w:rsid w:val="00ED05E0"/>
    <w:rsid w:val="00ED0A39"/>
    <w:rsid w:val="00ED1ECA"/>
    <w:rsid w:val="00ED2127"/>
    <w:rsid w:val="00ED2ECE"/>
    <w:rsid w:val="00ED3E08"/>
    <w:rsid w:val="00ED6729"/>
    <w:rsid w:val="00ED69CB"/>
    <w:rsid w:val="00ED7890"/>
    <w:rsid w:val="00EE1837"/>
    <w:rsid w:val="00EE21D8"/>
    <w:rsid w:val="00EE2FF9"/>
    <w:rsid w:val="00EE517F"/>
    <w:rsid w:val="00EE5C0C"/>
    <w:rsid w:val="00EE6EDD"/>
    <w:rsid w:val="00EE7A7C"/>
    <w:rsid w:val="00EF1607"/>
    <w:rsid w:val="00EF1638"/>
    <w:rsid w:val="00EF5100"/>
    <w:rsid w:val="00EF7025"/>
    <w:rsid w:val="00F01109"/>
    <w:rsid w:val="00F01F0B"/>
    <w:rsid w:val="00F03A4F"/>
    <w:rsid w:val="00F052B6"/>
    <w:rsid w:val="00F074D6"/>
    <w:rsid w:val="00F12A7F"/>
    <w:rsid w:val="00F12C10"/>
    <w:rsid w:val="00F16271"/>
    <w:rsid w:val="00F21378"/>
    <w:rsid w:val="00F21570"/>
    <w:rsid w:val="00F253B2"/>
    <w:rsid w:val="00F344FC"/>
    <w:rsid w:val="00F34CD9"/>
    <w:rsid w:val="00F34FD8"/>
    <w:rsid w:val="00F3535E"/>
    <w:rsid w:val="00F425EA"/>
    <w:rsid w:val="00F43646"/>
    <w:rsid w:val="00F44D3A"/>
    <w:rsid w:val="00F45334"/>
    <w:rsid w:val="00F46B02"/>
    <w:rsid w:val="00F51155"/>
    <w:rsid w:val="00F549FD"/>
    <w:rsid w:val="00F61E56"/>
    <w:rsid w:val="00F64495"/>
    <w:rsid w:val="00F70712"/>
    <w:rsid w:val="00F76885"/>
    <w:rsid w:val="00F77661"/>
    <w:rsid w:val="00F805B4"/>
    <w:rsid w:val="00F82AC8"/>
    <w:rsid w:val="00F82DEC"/>
    <w:rsid w:val="00F85372"/>
    <w:rsid w:val="00F8621A"/>
    <w:rsid w:val="00F907AE"/>
    <w:rsid w:val="00F91445"/>
    <w:rsid w:val="00F9451F"/>
    <w:rsid w:val="00F9749E"/>
    <w:rsid w:val="00FA0715"/>
    <w:rsid w:val="00FA16F6"/>
    <w:rsid w:val="00FA188D"/>
    <w:rsid w:val="00FA28A4"/>
    <w:rsid w:val="00FA2A93"/>
    <w:rsid w:val="00FA3817"/>
    <w:rsid w:val="00FA56F0"/>
    <w:rsid w:val="00FB0045"/>
    <w:rsid w:val="00FB00A1"/>
    <w:rsid w:val="00FB078E"/>
    <w:rsid w:val="00FB1621"/>
    <w:rsid w:val="00FB503D"/>
    <w:rsid w:val="00FB679B"/>
    <w:rsid w:val="00FB69A1"/>
    <w:rsid w:val="00FC1023"/>
    <w:rsid w:val="00FC147D"/>
    <w:rsid w:val="00FC1E2E"/>
    <w:rsid w:val="00FC2119"/>
    <w:rsid w:val="00FC2620"/>
    <w:rsid w:val="00FC3461"/>
    <w:rsid w:val="00FC3494"/>
    <w:rsid w:val="00FC41F0"/>
    <w:rsid w:val="00FC478E"/>
    <w:rsid w:val="00FC5D83"/>
    <w:rsid w:val="00FD014C"/>
    <w:rsid w:val="00FD2504"/>
    <w:rsid w:val="00FD38BF"/>
    <w:rsid w:val="00FD5171"/>
    <w:rsid w:val="00FD59F1"/>
    <w:rsid w:val="00FD6FAD"/>
    <w:rsid w:val="00FD77EC"/>
    <w:rsid w:val="00FE0550"/>
    <w:rsid w:val="00FE0FD4"/>
    <w:rsid w:val="00FE2840"/>
    <w:rsid w:val="00FE313F"/>
    <w:rsid w:val="00FE3C07"/>
    <w:rsid w:val="00FE43DE"/>
    <w:rsid w:val="00FE5EF3"/>
    <w:rsid w:val="00FE68DE"/>
    <w:rsid w:val="00FE7200"/>
    <w:rsid w:val="00FE78EA"/>
    <w:rsid w:val="00FF0471"/>
    <w:rsid w:val="00FF152A"/>
    <w:rsid w:val="00FF1DCB"/>
    <w:rsid w:val="00FF43E9"/>
    <w:rsid w:val="00FF511D"/>
    <w:rsid w:val="00FF54B7"/>
    <w:rsid w:val="00FF5A8E"/>
    <w:rsid w:val="00FF7049"/>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B839EC4"/>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B69A1"/>
    <w:rPr>
      <w:rFonts w:asciiTheme="majorHAnsi" w:hAnsiTheme="majorHAnsi"/>
    </w:rPr>
  </w:style>
  <w:style w:type="paragraph" w:styleId="Heading1">
    <w:name w:val="heading 1"/>
    <w:basedOn w:val="Normal"/>
    <w:next w:val="Normal"/>
    <w:link w:val="Heading1Char"/>
    <w:uiPriority w:val="9"/>
    <w:qFormat/>
    <w:rsid w:val="0053050A"/>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423E7F"/>
    <w:pPr>
      <w:keepNext/>
      <w:keepLines/>
      <w:spacing w:before="200"/>
      <w:outlineLvl w:val="1"/>
    </w:pPr>
    <w:rPr>
      <w:rFonts w:eastAsiaTheme="majorEastAsia" w:cstheme="majorBidi"/>
      <w:b/>
      <w:bCs/>
      <w:color w:val="548DD4" w:themeColor="text2" w:themeTint="99"/>
      <w:sz w:val="26"/>
      <w:szCs w:val="26"/>
    </w:rPr>
  </w:style>
  <w:style w:type="paragraph" w:styleId="Heading3">
    <w:name w:val="heading 3"/>
    <w:basedOn w:val="Normal"/>
    <w:next w:val="Normal"/>
    <w:link w:val="Heading3Char"/>
    <w:uiPriority w:val="9"/>
    <w:unhideWhenUsed/>
    <w:qFormat/>
    <w:rsid w:val="00423E7F"/>
    <w:pPr>
      <w:keepNext/>
      <w:keepLines/>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53050A"/>
    <w:pPr>
      <w:keepNext/>
      <w:keepLines/>
      <w:spacing w:before="200"/>
      <w:outlineLvl w:val="3"/>
    </w:pPr>
    <w:rPr>
      <w:rFonts w:eastAsiaTheme="majorEastAsia" w:cstheme="majorBidi"/>
      <w:b/>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50A"/>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423E7F"/>
    <w:rPr>
      <w:rFonts w:asciiTheme="majorHAnsi" w:eastAsiaTheme="majorEastAsia" w:hAnsiTheme="majorHAnsi" w:cstheme="majorBidi"/>
      <w:b/>
      <w:bCs/>
      <w:color w:val="548DD4" w:themeColor="text2" w:themeTint="99"/>
      <w:sz w:val="26"/>
      <w:szCs w:val="26"/>
    </w:rPr>
  </w:style>
  <w:style w:type="paragraph" w:styleId="BalloonText">
    <w:name w:val="Balloon Text"/>
    <w:basedOn w:val="Normal"/>
    <w:link w:val="BalloonTextChar"/>
    <w:uiPriority w:val="99"/>
    <w:semiHidden/>
    <w:unhideWhenUsed/>
    <w:rsid w:val="006447E6"/>
    <w:rPr>
      <w:rFonts w:ascii="Lucida Grande" w:hAnsi="Lucida Grande"/>
      <w:sz w:val="18"/>
      <w:szCs w:val="18"/>
    </w:rPr>
  </w:style>
  <w:style w:type="character" w:customStyle="1" w:styleId="BalloonTextChar">
    <w:name w:val="Balloon Text Char"/>
    <w:basedOn w:val="DefaultParagraphFont"/>
    <w:link w:val="BalloonText"/>
    <w:uiPriority w:val="99"/>
    <w:semiHidden/>
    <w:rsid w:val="006447E6"/>
    <w:rPr>
      <w:rFonts w:ascii="Lucida Grande" w:hAnsi="Lucida Grande"/>
      <w:sz w:val="18"/>
      <w:szCs w:val="18"/>
    </w:rPr>
  </w:style>
  <w:style w:type="paragraph" w:styleId="ListParagraph">
    <w:name w:val="List Paragraph"/>
    <w:basedOn w:val="Normal"/>
    <w:uiPriority w:val="34"/>
    <w:qFormat/>
    <w:rsid w:val="006447E6"/>
    <w:pPr>
      <w:ind w:left="720"/>
      <w:contextualSpacing/>
    </w:pPr>
    <w:rPr>
      <w:rFonts w:ascii="Times" w:hAnsi="Times"/>
      <w:sz w:val="20"/>
      <w:szCs w:val="20"/>
    </w:rPr>
  </w:style>
  <w:style w:type="character" w:customStyle="1" w:styleId="Heading3Char">
    <w:name w:val="Heading 3 Char"/>
    <w:basedOn w:val="DefaultParagraphFont"/>
    <w:link w:val="Heading3"/>
    <w:uiPriority w:val="9"/>
    <w:rsid w:val="00423E7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53050A"/>
    <w:rPr>
      <w:rFonts w:asciiTheme="majorHAnsi" w:eastAsiaTheme="majorEastAsia" w:hAnsiTheme="majorHAnsi" w:cstheme="majorBidi"/>
      <w:b/>
      <w:bCs/>
      <w:i/>
      <w:iCs/>
      <w:color w:val="000000" w:themeColor="text1"/>
    </w:rPr>
  </w:style>
  <w:style w:type="paragraph" w:styleId="Footer">
    <w:name w:val="footer"/>
    <w:basedOn w:val="Normal"/>
    <w:link w:val="FooterChar"/>
    <w:uiPriority w:val="99"/>
    <w:unhideWhenUsed/>
    <w:rsid w:val="00522EEC"/>
    <w:pPr>
      <w:tabs>
        <w:tab w:val="center" w:pos="4320"/>
        <w:tab w:val="right" w:pos="8640"/>
      </w:tabs>
    </w:pPr>
  </w:style>
  <w:style w:type="character" w:customStyle="1" w:styleId="FooterChar">
    <w:name w:val="Footer Char"/>
    <w:basedOn w:val="DefaultParagraphFont"/>
    <w:link w:val="Footer"/>
    <w:uiPriority w:val="99"/>
    <w:rsid w:val="00522EEC"/>
  </w:style>
  <w:style w:type="character" w:styleId="PageNumber">
    <w:name w:val="page number"/>
    <w:basedOn w:val="DefaultParagraphFont"/>
    <w:uiPriority w:val="99"/>
    <w:semiHidden/>
    <w:unhideWhenUsed/>
    <w:rsid w:val="00522EEC"/>
  </w:style>
  <w:style w:type="paragraph" w:styleId="Bibliography">
    <w:name w:val="Bibliography"/>
    <w:basedOn w:val="Normal"/>
    <w:next w:val="Normal"/>
    <w:uiPriority w:val="37"/>
    <w:unhideWhenUsed/>
    <w:rsid w:val="00FE0550"/>
    <w:pPr>
      <w:tabs>
        <w:tab w:val="left" w:pos="380"/>
      </w:tabs>
      <w:spacing w:line="480" w:lineRule="auto"/>
      <w:ind w:left="384" w:hanging="384"/>
    </w:pPr>
  </w:style>
  <w:style w:type="character" w:styleId="PlaceholderText">
    <w:name w:val="Placeholder Text"/>
    <w:basedOn w:val="DefaultParagraphFont"/>
    <w:uiPriority w:val="99"/>
    <w:semiHidden/>
    <w:rsid w:val="000B2CC7"/>
    <w:rPr>
      <w:color w:val="808080"/>
    </w:rPr>
  </w:style>
  <w:style w:type="character" w:styleId="CommentReference">
    <w:name w:val="annotation reference"/>
    <w:basedOn w:val="DefaultParagraphFont"/>
    <w:uiPriority w:val="99"/>
    <w:semiHidden/>
    <w:unhideWhenUsed/>
    <w:rsid w:val="005E3628"/>
    <w:rPr>
      <w:sz w:val="18"/>
      <w:szCs w:val="18"/>
    </w:rPr>
  </w:style>
  <w:style w:type="paragraph" w:styleId="CommentText">
    <w:name w:val="annotation text"/>
    <w:basedOn w:val="Normal"/>
    <w:link w:val="CommentTextChar"/>
    <w:uiPriority w:val="99"/>
    <w:semiHidden/>
    <w:unhideWhenUsed/>
    <w:rsid w:val="005E3628"/>
  </w:style>
  <w:style w:type="character" w:customStyle="1" w:styleId="CommentTextChar">
    <w:name w:val="Comment Text Char"/>
    <w:basedOn w:val="DefaultParagraphFont"/>
    <w:link w:val="CommentText"/>
    <w:uiPriority w:val="99"/>
    <w:semiHidden/>
    <w:rsid w:val="005E3628"/>
    <w:rPr>
      <w:rFonts w:asciiTheme="majorHAnsi" w:hAnsiTheme="majorHAnsi"/>
    </w:rPr>
  </w:style>
  <w:style w:type="paragraph" w:styleId="CommentSubject">
    <w:name w:val="annotation subject"/>
    <w:basedOn w:val="CommentText"/>
    <w:next w:val="CommentText"/>
    <w:link w:val="CommentSubjectChar"/>
    <w:uiPriority w:val="99"/>
    <w:semiHidden/>
    <w:unhideWhenUsed/>
    <w:rsid w:val="005E3628"/>
    <w:rPr>
      <w:b/>
      <w:bCs/>
      <w:sz w:val="20"/>
      <w:szCs w:val="20"/>
    </w:rPr>
  </w:style>
  <w:style w:type="character" w:customStyle="1" w:styleId="CommentSubjectChar">
    <w:name w:val="Comment Subject Char"/>
    <w:basedOn w:val="CommentTextChar"/>
    <w:link w:val="CommentSubject"/>
    <w:uiPriority w:val="99"/>
    <w:semiHidden/>
    <w:rsid w:val="005E3628"/>
    <w:rPr>
      <w:rFonts w:asciiTheme="majorHAnsi" w:hAnsiTheme="majorHAnsi"/>
      <w:b/>
      <w:bCs/>
      <w:sz w:val="20"/>
      <w:szCs w:val="20"/>
    </w:rPr>
  </w:style>
  <w:style w:type="paragraph" w:styleId="Header">
    <w:name w:val="header"/>
    <w:basedOn w:val="Normal"/>
    <w:link w:val="HeaderChar"/>
    <w:uiPriority w:val="99"/>
    <w:unhideWhenUsed/>
    <w:rsid w:val="006F70EB"/>
    <w:pPr>
      <w:tabs>
        <w:tab w:val="center" w:pos="4320"/>
        <w:tab w:val="right" w:pos="8640"/>
      </w:tabs>
    </w:pPr>
  </w:style>
  <w:style w:type="character" w:customStyle="1" w:styleId="HeaderChar">
    <w:name w:val="Header Char"/>
    <w:basedOn w:val="DefaultParagraphFont"/>
    <w:link w:val="Header"/>
    <w:uiPriority w:val="99"/>
    <w:rsid w:val="006F70EB"/>
    <w:rPr>
      <w:rFonts w:asciiTheme="majorHAnsi" w:hAnsiTheme="majorHAnsi"/>
    </w:rPr>
  </w:style>
  <w:style w:type="character" w:styleId="Hyperlink">
    <w:name w:val="Hyperlink"/>
    <w:basedOn w:val="DefaultParagraphFont"/>
    <w:uiPriority w:val="99"/>
    <w:unhideWhenUsed/>
    <w:rsid w:val="002E584D"/>
    <w:rPr>
      <w:color w:val="0000FF" w:themeColor="hyperlink"/>
      <w:u w:val="single"/>
    </w:rPr>
  </w:style>
  <w:style w:type="paragraph" w:styleId="NormalWeb">
    <w:name w:val="Normal (Web)"/>
    <w:basedOn w:val="Normal"/>
    <w:uiPriority w:val="99"/>
    <w:unhideWhenUsed/>
    <w:rsid w:val="00A827AC"/>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095B"/>
    <w:rPr>
      <w:rFonts w:asciiTheme="majorHAnsi" w:hAnsiTheme="majorHAnsi"/>
    </w:rPr>
  </w:style>
  <w:style w:type="character" w:customStyle="1" w:styleId="apple-converted-space">
    <w:name w:val="apple-converted-space"/>
    <w:basedOn w:val="DefaultParagraphFont"/>
    <w:rsid w:val="00442EA1"/>
  </w:style>
  <w:style w:type="paragraph" w:styleId="Caption">
    <w:name w:val="caption"/>
    <w:basedOn w:val="Normal"/>
    <w:next w:val="Normal"/>
    <w:uiPriority w:val="35"/>
    <w:unhideWhenUsed/>
    <w:qFormat/>
    <w:rsid w:val="008A142F"/>
    <w:pPr>
      <w:spacing w:after="200"/>
    </w:pPr>
    <w:rPr>
      <w:b/>
      <w:bCs/>
      <w:color w:val="4F81BD" w:themeColor="accent1"/>
      <w:sz w:val="18"/>
      <w:szCs w:val="18"/>
    </w:rPr>
  </w:style>
  <w:style w:type="table" w:styleId="TableGrid">
    <w:name w:val="Table Grid"/>
    <w:basedOn w:val="TableNormal"/>
    <w:uiPriority w:val="59"/>
    <w:rsid w:val="008C425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PlainTable2">
    <w:name w:val="Plain Table 2"/>
    <w:basedOn w:val="TableNormal"/>
    <w:uiPriority w:val="42"/>
    <w:rsid w:val="008C4251"/>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5320581">
      <w:bodyDiv w:val="1"/>
      <w:marLeft w:val="0"/>
      <w:marRight w:val="0"/>
      <w:marTop w:val="0"/>
      <w:marBottom w:val="0"/>
      <w:divBdr>
        <w:top w:val="none" w:sz="0" w:space="0" w:color="auto"/>
        <w:left w:val="none" w:sz="0" w:space="0" w:color="auto"/>
        <w:bottom w:val="none" w:sz="0" w:space="0" w:color="auto"/>
        <w:right w:val="none" w:sz="0" w:space="0" w:color="auto"/>
      </w:divBdr>
    </w:div>
    <w:div w:id="130750789">
      <w:bodyDiv w:val="1"/>
      <w:marLeft w:val="0"/>
      <w:marRight w:val="0"/>
      <w:marTop w:val="0"/>
      <w:marBottom w:val="0"/>
      <w:divBdr>
        <w:top w:val="none" w:sz="0" w:space="0" w:color="auto"/>
        <w:left w:val="none" w:sz="0" w:space="0" w:color="auto"/>
        <w:bottom w:val="none" w:sz="0" w:space="0" w:color="auto"/>
        <w:right w:val="none" w:sz="0" w:space="0" w:color="auto"/>
      </w:divBdr>
    </w:div>
    <w:div w:id="162935680">
      <w:bodyDiv w:val="1"/>
      <w:marLeft w:val="0"/>
      <w:marRight w:val="0"/>
      <w:marTop w:val="0"/>
      <w:marBottom w:val="0"/>
      <w:divBdr>
        <w:top w:val="none" w:sz="0" w:space="0" w:color="auto"/>
        <w:left w:val="none" w:sz="0" w:space="0" w:color="auto"/>
        <w:bottom w:val="none" w:sz="0" w:space="0" w:color="auto"/>
        <w:right w:val="none" w:sz="0" w:space="0" w:color="auto"/>
      </w:divBdr>
    </w:div>
    <w:div w:id="188299560">
      <w:bodyDiv w:val="1"/>
      <w:marLeft w:val="0"/>
      <w:marRight w:val="0"/>
      <w:marTop w:val="0"/>
      <w:marBottom w:val="0"/>
      <w:divBdr>
        <w:top w:val="none" w:sz="0" w:space="0" w:color="auto"/>
        <w:left w:val="none" w:sz="0" w:space="0" w:color="auto"/>
        <w:bottom w:val="none" w:sz="0" w:space="0" w:color="auto"/>
        <w:right w:val="none" w:sz="0" w:space="0" w:color="auto"/>
      </w:divBdr>
    </w:div>
    <w:div w:id="207836765">
      <w:bodyDiv w:val="1"/>
      <w:marLeft w:val="0"/>
      <w:marRight w:val="0"/>
      <w:marTop w:val="0"/>
      <w:marBottom w:val="0"/>
      <w:divBdr>
        <w:top w:val="none" w:sz="0" w:space="0" w:color="auto"/>
        <w:left w:val="none" w:sz="0" w:space="0" w:color="auto"/>
        <w:bottom w:val="none" w:sz="0" w:space="0" w:color="auto"/>
        <w:right w:val="none" w:sz="0" w:space="0" w:color="auto"/>
      </w:divBdr>
    </w:div>
    <w:div w:id="223835590">
      <w:bodyDiv w:val="1"/>
      <w:marLeft w:val="0"/>
      <w:marRight w:val="0"/>
      <w:marTop w:val="0"/>
      <w:marBottom w:val="0"/>
      <w:divBdr>
        <w:top w:val="none" w:sz="0" w:space="0" w:color="auto"/>
        <w:left w:val="none" w:sz="0" w:space="0" w:color="auto"/>
        <w:bottom w:val="none" w:sz="0" w:space="0" w:color="auto"/>
        <w:right w:val="none" w:sz="0" w:space="0" w:color="auto"/>
      </w:divBdr>
    </w:div>
    <w:div w:id="234751908">
      <w:bodyDiv w:val="1"/>
      <w:marLeft w:val="0"/>
      <w:marRight w:val="0"/>
      <w:marTop w:val="0"/>
      <w:marBottom w:val="0"/>
      <w:divBdr>
        <w:top w:val="none" w:sz="0" w:space="0" w:color="auto"/>
        <w:left w:val="none" w:sz="0" w:space="0" w:color="auto"/>
        <w:bottom w:val="none" w:sz="0" w:space="0" w:color="auto"/>
        <w:right w:val="none" w:sz="0" w:space="0" w:color="auto"/>
      </w:divBdr>
    </w:div>
    <w:div w:id="257295004">
      <w:bodyDiv w:val="1"/>
      <w:marLeft w:val="0"/>
      <w:marRight w:val="0"/>
      <w:marTop w:val="0"/>
      <w:marBottom w:val="0"/>
      <w:divBdr>
        <w:top w:val="none" w:sz="0" w:space="0" w:color="auto"/>
        <w:left w:val="none" w:sz="0" w:space="0" w:color="auto"/>
        <w:bottom w:val="none" w:sz="0" w:space="0" w:color="auto"/>
        <w:right w:val="none" w:sz="0" w:space="0" w:color="auto"/>
      </w:divBdr>
    </w:div>
    <w:div w:id="270434163">
      <w:bodyDiv w:val="1"/>
      <w:marLeft w:val="0"/>
      <w:marRight w:val="0"/>
      <w:marTop w:val="0"/>
      <w:marBottom w:val="0"/>
      <w:divBdr>
        <w:top w:val="none" w:sz="0" w:space="0" w:color="auto"/>
        <w:left w:val="none" w:sz="0" w:space="0" w:color="auto"/>
        <w:bottom w:val="none" w:sz="0" w:space="0" w:color="auto"/>
        <w:right w:val="none" w:sz="0" w:space="0" w:color="auto"/>
      </w:divBdr>
    </w:div>
    <w:div w:id="361831521">
      <w:bodyDiv w:val="1"/>
      <w:marLeft w:val="0"/>
      <w:marRight w:val="0"/>
      <w:marTop w:val="0"/>
      <w:marBottom w:val="0"/>
      <w:divBdr>
        <w:top w:val="none" w:sz="0" w:space="0" w:color="auto"/>
        <w:left w:val="none" w:sz="0" w:space="0" w:color="auto"/>
        <w:bottom w:val="none" w:sz="0" w:space="0" w:color="auto"/>
        <w:right w:val="none" w:sz="0" w:space="0" w:color="auto"/>
      </w:divBdr>
    </w:div>
    <w:div w:id="391126604">
      <w:bodyDiv w:val="1"/>
      <w:marLeft w:val="0"/>
      <w:marRight w:val="0"/>
      <w:marTop w:val="0"/>
      <w:marBottom w:val="0"/>
      <w:divBdr>
        <w:top w:val="none" w:sz="0" w:space="0" w:color="auto"/>
        <w:left w:val="none" w:sz="0" w:space="0" w:color="auto"/>
        <w:bottom w:val="none" w:sz="0" w:space="0" w:color="auto"/>
        <w:right w:val="none" w:sz="0" w:space="0" w:color="auto"/>
      </w:divBdr>
    </w:div>
    <w:div w:id="519245160">
      <w:bodyDiv w:val="1"/>
      <w:marLeft w:val="0"/>
      <w:marRight w:val="0"/>
      <w:marTop w:val="0"/>
      <w:marBottom w:val="0"/>
      <w:divBdr>
        <w:top w:val="none" w:sz="0" w:space="0" w:color="auto"/>
        <w:left w:val="none" w:sz="0" w:space="0" w:color="auto"/>
        <w:bottom w:val="none" w:sz="0" w:space="0" w:color="auto"/>
        <w:right w:val="none" w:sz="0" w:space="0" w:color="auto"/>
      </w:divBdr>
    </w:div>
    <w:div w:id="522783990">
      <w:bodyDiv w:val="1"/>
      <w:marLeft w:val="0"/>
      <w:marRight w:val="0"/>
      <w:marTop w:val="0"/>
      <w:marBottom w:val="0"/>
      <w:divBdr>
        <w:top w:val="none" w:sz="0" w:space="0" w:color="auto"/>
        <w:left w:val="none" w:sz="0" w:space="0" w:color="auto"/>
        <w:bottom w:val="none" w:sz="0" w:space="0" w:color="auto"/>
        <w:right w:val="none" w:sz="0" w:space="0" w:color="auto"/>
      </w:divBdr>
    </w:div>
    <w:div w:id="527647827">
      <w:bodyDiv w:val="1"/>
      <w:marLeft w:val="0"/>
      <w:marRight w:val="0"/>
      <w:marTop w:val="0"/>
      <w:marBottom w:val="0"/>
      <w:divBdr>
        <w:top w:val="none" w:sz="0" w:space="0" w:color="auto"/>
        <w:left w:val="none" w:sz="0" w:space="0" w:color="auto"/>
        <w:bottom w:val="none" w:sz="0" w:space="0" w:color="auto"/>
        <w:right w:val="none" w:sz="0" w:space="0" w:color="auto"/>
      </w:divBdr>
    </w:div>
    <w:div w:id="531694203">
      <w:bodyDiv w:val="1"/>
      <w:marLeft w:val="0"/>
      <w:marRight w:val="0"/>
      <w:marTop w:val="0"/>
      <w:marBottom w:val="0"/>
      <w:divBdr>
        <w:top w:val="none" w:sz="0" w:space="0" w:color="auto"/>
        <w:left w:val="none" w:sz="0" w:space="0" w:color="auto"/>
        <w:bottom w:val="none" w:sz="0" w:space="0" w:color="auto"/>
        <w:right w:val="none" w:sz="0" w:space="0" w:color="auto"/>
      </w:divBdr>
    </w:div>
    <w:div w:id="576986661">
      <w:bodyDiv w:val="1"/>
      <w:marLeft w:val="0"/>
      <w:marRight w:val="0"/>
      <w:marTop w:val="0"/>
      <w:marBottom w:val="0"/>
      <w:divBdr>
        <w:top w:val="none" w:sz="0" w:space="0" w:color="auto"/>
        <w:left w:val="none" w:sz="0" w:space="0" w:color="auto"/>
        <w:bottom w:val="none" w:sz="0" w:space="0" w:color="auto"/>
        <w:right w:val="none" w:sz="0" w:space="0" w:color="auto"/>
      </w:divBdr>
    </w:div>
    <w:div w:id="588464520">
      <w:bodyDiv w:val="1"/>
      <w:marLeft w:val="0"/>
      <w:marRight w:val="0"/>
      <w:marTop w:val="0"/>
      <w:marBottom w:val="0"/>
      <w:divBdr>
        <w:top w:val="none" w:sz="0" w:space="0" w:color="auto"/>
        <w:left w:val="none" w:sz="0" w:space="0" w:color="auto"/>
        <w:bottom w:val="none" w:sz="0" w:space="0" w:color="auto"/>
        <w:right w:val="none" w:sz="0" w:space="0" w:color="auto"/>
      </w:divBdr>
    </w:div>
    <w:div w:id="696851929">
      <w:bodyDiv w:val="1"/>
      <w:marLeft w:val="0"/>
      <w:marRight w:val="0"/>
      <w:marTop w:val="0"/>
      <w:marBottom w:val="0"/>
      <w:divBdr>
        <w:top w:val="none" w:sz="0" w:space="0" w:color="auto"/>
        <w:left w:val="none" w:sz="0" w:space="0" w:color="auto"/>
        <w:bottom w:val="none" w:sz="0" w:space="0" w:color="auto"/>
        <w:right w:val="none" w:sz="0" w:space="0" w:color="auto"/>
      </w:divBdr>
    </w:div>
    <w:div w:id="768238285">
      <w:bodyDiv w:val="1"/>
      <w:marLeft w:val="0"/>
      <w:marRight w:val="0"/>
      <w:marTop w:val="0"/>
      <w:marBottom w:val="0"/>
      <w:divBdr>
        <w:top w:val="none" w:sz="0" w:space="0" w:color="auto"/>
        <w:left w:val="none" w:sz="0" w:space="0" w:color="auto"/>
        <w:bottom w:val="none" w:sz="0" w:space="0" w:color="auto"/>
        <w:right w:val="none" w:sz="0" w:space="0" w:color="auto"/>
      </w:divBdr>
    </w:div>
    <w:div w:id="815530542">
      <w:bodyDiv w:val="1"/>
      <w:marLeft w:val="0"/>
      <w:marRight w:val="0"/>
      <w:marTop w:val="0"/>
      <w:marBottom w:val="0"/>
      <w:divBdr>
        <w:top w:val="none" w:sz="0" w:space="0" w:color="auto"/>
        <w:left w:val="none" w:sz="0" w:space="0" w:color="auto"/>
        <w:bottom w:val="none" w:sz="0" w:space="0" w:color="auto"/>
        <w:right w:val="none" w:sz="0" w:space="0" w:color="auto"/>
      </w:divBdr>
    </w:div>
    <w:div w:id="915630364">
      <w:bodyDiv w:val="1"/>
      <w:marLeft w:val="0"/>
      <w:marRight w:val="0"/>
      <w:marTop w:val="0"/>
      <w:marBottom w:val="0"/>
      <w:divBdr>
        <w:top w:val="none" w:sz="0" w:space="0" w:color="auto"/>
        <w:left w:val="none" w:sz="0" w:space="0" w:color="auto"/>
        <w:bottom w:val="none" w:sz="0" w:space="0" w:color="auto"/>
        <w:right w:val="none" w:sz="0" w:space="0" w:color="auto"/>
      </w:divBdr>
    </w:div>
    <w:div w:id="924268748">
      <w:bodyDiv w:val="1"/>
      <w:marLeft w:val="0"/>
      <w:marRight w:val="0"/>
      <w:marTop w:val="0"/>
      <w:marBottom w:val="0"/>
      <w:divBdr>
        <w:top w:val="none" w:sz="0" w:space="0" w:color="auto"/>
        <w:left w:val="none" w:sz="0" w:space="0" w:color="auto"/>
        <w:bottom w:val="none" w:sz="0" w:space="0" w:color="auto"/>
        <w:right w:val="none" w:sz="0" w:space="0" w:color="auto"/>
      </w:divBdr>
    </w:div>
    <w:div w:id="978724177">
      <w:bodyDiv w:val="1"/>
      <w:marLeft w:val="0"/>
      <w:marRight w:val="0"/>
      <w:marTop w:val="0"/>
      <w:marBottom w:val="0"/>
      <w:divBdr>
        <w:top w:val="none" w:sz="0" w:space="0" w:color="auto"/>
        <w:left w:val="none" w:sz="0" w:space="0" w:color="auto"/>
        <w:bottom w:val="none" w:sz="0" w:space="0" w:color="auto"/>
        <w:right w:val="none" w:sz="0" w:space="0" w:color="auto"/>
      </w:divBdr>
    </w:div>
    <w:div w:id="1021083531">
      <w:bodyDiv w:val="1"/>
      <w:marLeft w:val="0"/>
      <w:marRight w:val="0"/>
      <w:marTop w:val="0"/>
      <w:marBottom w:val="0"/>
      <w:divBdr>
        <w:top w:val="none" w:sz="0" w:space="0" w:color="auto"/>
        <w:left w:val="none" w:sz="0" w:space="0" w:color="auto"/>
        <w:bottom w:val="none" w:sz="0" w:space="0" w:color="auto"/>
        <w:right w:val="none" w:sz="0" w:space="0" w:color="auto"/>
      </w:divBdr>
    </w:div>
    <w:div w:id="1028415212">
      <w:bodyDiv w:val="1"/>
      <w:marLeft w:val="0"/>
      <w:marRight w:val="0"/>
      <w:marTop w:val="0"/>
      <w:marBottom w:val="0"/>
      <w:divBdr>
        <w:top w:val="none" w:sz="0" w:space="0" w:color="auto"/>
        <w:left w:val="none" w:sz="0" w:space="0" w:color="auto"/>
        <w:bottom w:val="none" w:sz="0" w:space="0" w:color="auto"/>
        <w:right w:val="none" w:sz="0" w:space="0" w:color="auto"/>
      </w:divBdr>
      <w:divsChild>
        <w:div w:id="910310402">
          <w:marLeft w:val="720"/>
          <w:marRight w:val="0"/>
          <w:marTop w:val="154"/>
          <w:marBottom w:val="0"/>
          <w:divBdr>
            <w:top w:val="none" w:sz="0" w:space="0" w:color="auto"/>
            <w:left w:val="none" w:sz="0" w:space="0" w:color="auto"/>
            <w:bottom w:val="none" w:sz="0" w:space="0" w:color="auto"/>
            <w:right w:val="none" w:sz="0" w:space="0" w:color="auto"/>
          </w:divBdr>
        </w:div>
        <w:div w:id="1097869817">
          <w:marLeft w:val="720"/>
          <w:marRight w:val="0"/>
          <w:marTop w:val="154"/>
          <w:marBottom w:val="0"/>
          <w:divBdr>
            <w:top w:val="none" w:sz="0" w:space="0" w:color="auto"/>
            <w:left w:val="none" w:sz="0" w:space="0" w:color="auto"/>
            <w:bottom w:val="none" w:sz="0" w:space="0" w:color="auto"/>
            <w:right w:val="none" w:sz="0" w:space="0" w:color="auto"/>
          </w:divBdr>
        </w:div>
        <w:div w:id="1771123856">
          <w:marLeft w:val="720"/>
          <w:marRight w:val="0"/>
          <w:marTop w:val="154"/>
          <w:marBottom w:val="0"/>
          <w:divBdr>
            <w:top w:val="none" w:sz="0" w:space="0" w:color="auto"/>
            <w:left w:val="none" w:sz="0" w:space="0" w:color="auto"/>
            <w:bottom w:val="none" w:sz="0" w:space="0" w:color="auto"/>
            <w:right w:val="none" w:sz="0" w:space="0" w:color="auto"/>
          </w:divBdr>
        </w:div>
        <w:div w:id="1885100685">
          <w:marLeft w:val="720"/>
          <w:marRight w:val="0"/>
          <w:marTop w:val="154"/>
          <w:marBottom w:val="0"/>
          <w:divBdr>
            <w:top w:val="none" w:sz="0" w:space="0" w:color="auto"/>
            <w:left w:val="none" w:sz="0" w:space="0" w:color="auto"/>
            <w:bottom w:val="none" w:sz="0" w:space="0" w:color="auto"/>
            <w:right w:val="none" w:sz="0" w:space="0" w:color="auto"/>
          </w:divBdr>
        </w:div>
      </w:divsChild>
    </w:div>
    <w:div w:id="1131635010">
      <w:bodyDiv w:val="1"/>
      <w:marLeft w:val="0"/>
      <w:marRight w:val="0"/>
      <w:marTop w:val="0"/>
      <w:marBottom w:val="0"/>
      <w:divBdr>
        <w:top w:val="none" w:sz="0" w:space="0" w:color="auto"/>
        <w:left w:val="none" w:sz="0" w:space="0" w:color="auto"/>
        <w:bottom w:val="none" w:sz="0" w:space="0" w:color="auto"/>
        <w:right w:val="none" w:sz="0" w:space="0" w:color="auto"/>
      </w:divBdr>
    </w:div>
    <w:div w:id="1265574312">
      <w:bodyDiv w:val="1"/>
      <w:marLeft w:val="0"/>
      <w:marRight w:val="0"/>
      <w:marTop w:val="0"/>
      <w:marBottom w:val="0"/>
      <w:divBdr>
        <w:top w:val="none" w:sz="0" w:space="0" w:color="auto"/>
        <w:left w:val="none" w:sz="0" w:space="0" w:color="auto"/>
        <w:bottom w:val="none" w:sz="0" w:space="0" w:color="auto"/>
        <w:right w:val="none" w:sz="0" w:space="0" w:color="auto"/>
      </w:divBdr>
    </w:div>
    <w:div w:id="1352416340">
      <w:bodyDiv w:val="1"/>
      <w:marLeft w:val="0"/>
      <w:marRight w:val="0"/>
      <w:marTop w:val="0"/>
      <w:marBottom w:val="0"/>
      <w:divBdr>
        <w:top w:val="none" w:sz="0" w:space="0" w:color="auto"/>
        <w:left w:val="none" w:sz="0" w:space="0" w:color="auto"/>
        <w:bottom w:val="none" w:sz="0" w:space="0" w:color="auto"/>
        <w:right w:val="none" w:sz="0" w:space="0" w:color="auto"/>
      </w:divBdr>
    </w:div>
    <w:div w:id="1380083299">
      <w:bodyDiv w:val="1"/>
      <w:marLeft w:val="0"/>
      <w:marRight w:val="0"/>
      <w:marTop w:val="0"/>
      <w:marBottom w:val="0"/>
      <w:divBdr>
        <w:top w:val="none" w:sz="0" w:space="0" w:color="auto"/>
        <w:left w:val="none" w:sz="0" w:space="0" w:color="auto"/>
        <w:bottom w:val="none" w:sz="0" w:space="0" w:color="auto"/>
        <w:right w:val="none" w:sz="0" w:space="0" w:color="auto"/>
      </w:divBdr>
    </w:div>
    <w:div w:id="1403604172">
      <w:bodyDiv w:val="1"/>
      <w:marLeft w:val="0"/>
      <w:marRight w:val="0"/>
      <w:marTop w:val="0"/>
      <w:marBottom w:val="0"/>
      <w:divBdr>
        <w:top w:val="none" w:sz="0" w:space="0" w:color="auto"/>
        <w:left w:val="none" w:sz="0" w:space="0" w:color="auto"/>
        <w:bottom w:val="none" w:sz="0" w:space="0" w:color="auto"/>
        <w:right w:val="none" w:sz="0" w:space="0" w:color="auto"/>
      </w:divBdr>
    </w:div>
    <w:div w:id="1613124699">
      <w:bodyDiv w:val="1"/>
      <w:marLeft w:val="0"/>
      <w:marRight w:val="0"/>
      <w:marTop w:val="0"/>
      <w:marBottom w:val="0"/>
      <w:divBdr>
        <w:top w:val="none" w:sz="0" w:space="0" w:color="auto"/>
        <w:left w:val="none" w:sz="0" w:space="0" w:color="auto"/>
        <w:bottom w:val="none" w:sz="0" w:space="0" w:color="auto"/>
        <w:right w:val="none" w:sz="0" w:space="0" w:color="auto"/>
      </w:divBdr>
    </w:div>
    <w:div w:id="1624581121">
      <w:bodyDiv w:val="1"/>
      <w:marLeft w:val="0"/>
      <w:marRight w:val="0"/>
      <w:marTop w:val="0"/>
      <w:marBottom w:val="0"/>
      <w:divBdr>
        <w:top w:val="none" w:sz="0" w:space="0" w:color="auto"/>
        <w:left w:val="none" w:sz="0" w:space="0" w:color="auto"/>
        <w:bottom w:val="none" w:sz="0" w:space="0" w:color="auto"/>
        <w:right w:val="none" w:sz="0" w:space="0" w:color="auto"/>
      </w:divBdr>
    </w:div>
    <w:div w:id="1647784866">
      <w:bodyDiv w:val="1"/>
      <w:marLeft w:val="0"/>
      <w:marRight w:val="0"/>
      <w:marTop w:val="0"/>
      <w:marBottom w:val="0"/>
      <w:divBdr>
        <w:top w:val="none" w:sz="0" w:space="0" w:color="auto"/>
        <w:left w:val="none" w:sz="0" w:space="0" w:color="auto"/>
        <w:bottom w:val="none" w:sz="0" w:space="0" w:color="auto"/>
        <w:right w:val="none" w:sz="0" w:space="0" w:color="auto"/>
      </w:divBdr>
    </w:div>
    <w:div w:id="1695887678">
      <w:bodyDiv w:val="1"/>
      <w:marLeft w:val="0"/>
      <w:marRight w:val="0"/>
      <w:marTop w:val="0"/>
      <w:marBottom w:val="0"/>
      <w:divBdr>
        <w:top w:val="none" w:sz="0" w:space="0" w:color="auto"/>
        <w:left w:val="none" w:sz="0" w:space="0" w:color="auto"/>
        <w:bottom w:val="none" w:sz="0" w:space="0" w:color="auto"/>
        <w:right w:val="none" w:sz="0" w:space="0" w:color="auto"/>
      </w:divBdr>
    </w:div>
    <w:div w:id="1698845008">
      <w:bodyDiv w:val="1"/>
      <w:marLeft w:val="0"/>
      <w:marRight w:val="0"/>
      <w:marTop w:val="0"/>
      <w:marBottom w:val="0"/>
      <w:divBdr>
        <w:top w:val="none" w:sz="0" w:space="0" w:color="auto"/>
        <w:left w:val="none" w:sz="0" w:space="0" w:color="auto"/>
        <w:bottom w:val="none" w:sz="0" w:space="0" w:color="auto"/>
        <w:right w:val="none" w:sz="0" w:space="0" w:color="auto"/>
      </w:divBdr>
    </w:div>
    <w:div w:id="1715502945">
      <w:bodyDiv w:val="1"/>
      <w:marLeft w:val="0"/>
      <w:marRight w:val="0"/>
      <w:marTop w:val="0"/>
      <w:marBottom w:val="0"/>
      <w:divBdr>
        <w:top w:val="none" w:sz="0" w:space="0" w:color="auto"/>
        <w:left w:val="none" w:sz="0" w:space="0" w:color="auto"/>
        <w:bottom w:val="none" w:sz="0" w:space="0" w:color="auto"/>
        <w:right w:val="none" w:sz="0" w:space="0" w:color="auto"/>
      </w:divBdr>
    </w:div>
    <w:div w:id="1734112382">
      <w:bodyDiv w:val="1"/>
      <w:marLeft w:val="0"/>
      <w:marRight w:val="0"/>
      <w:marTop w:val="0"/>
      <w:marBottom w:val="0"/>
      <w:divBdr>
        <w:top w:val="none" w:sz="0" w:space="0" w:color="auto"/>
        <w:left w:val="none" w:sz="0" w:space="0" w:color="auto"/>
        <w:bottom w:val="none" w:sz="0" w:space="0" w:color="auto"/>
        <w:right w:val="none" w:sz="0" w:space="0" w:color="auto"/>
      </w:divBdr>
    </w:div>
    <w:div w:id="1848639723">
      <w:bodyDiv w:val="1"/>
      <w:marLeft w:val="0"/>
      <w:marRight w:val="0"/>
      <w:marTop w:val="0"/>
      <w:marBottom w:val="0"/>
      <w:divBdr>
        <w:top w:val="none" w:sz="0" w:space="0" w:color="auto"/>
        <w:left w:val="none" w:sz="0" w:space="0" w:color="auto"/>
        <w:bottom w:val="none" w:sz="0" w:space="0" w:color="auto"/>
        <w:right w:val="none" w:sz="0" w:space="0" w:color="auto"/>
      </w:divBdr>
    </w:div>
    <w:div w:id="1944610524">
      <w:bodyDiv w:val="1"/>
      <w:marLeft w:val="0"/>
      <w:marRight w:val="0"/>
      <w:marTop w:val="0"/>
      <w:marBottom w:val="0"/>
      <w:divBdr>
        <w:top w:val="none" w:sz="0" w:space="0" w:color="auto"/>
        <w:left w:val="none" w:sz="0" w:space="0" w:color="auto"/>
        <w:bottom w:val="none" w:sz="0" w:space="0" w:color="auto"/>
        <w:right w:val="none" w:sz="0" w:space="0" w:color="auto"/>
      </w:divBdr>
    </w:div>
    <w:div w:id="1949072365">
      <w:bodyDiv w:val="1"/>
      <w:marLeft w:val="0"/>
      <w:marRight w:val="0"/>
      <w:marTop w:val="0"/>
      <w:marBottom w:val="0"/>
      <w:divBdr>
        <w:top w:val="none" w:sz="0" w:space="0" w:color="auto"/>
        <w:left w:val="none" w:sz="0" w:space="0" w:color="auto"/>
        <w:bottom w:val="none" w:sz="0" w:space="0" w:color="auto"/>
        <w:right w:val="none" w:sz="0" w:space="0" w:color="auto"/>
      </w:divBdr>
    </w:div>
    <w:div w:id="2007245238">
      <w:bodyDiv w:val="1"/>
      <w:marLeft w:val="0"/>
      <w:marRight w:val="0"/>
      <w:marTop w:val="0"/>
      <w:marBottom w:val="0"/>
      <w:divBdr>
        <w:top w:val="none" w:sz="0" w:space="0" w:color="auto"/>
        <w:left w:val="none" w:sz="0" w:space="0" w:color="auto"/>
        <w:bottom w:val="none" w:sz="0" w:space="0" w:color="auto"/>
        <w:right w:val="none" w:sz="0" w:space="0" w:color="auto"/>
      </w:divBdr>
    </w:div>
    <w:div w:id="2070152769">
      <w:bodyDiv w:val="1"/>
      <w:marLeft w:val="0"/>
      <w:marRight w:val="0"/>
      <w:marTop w:val="0"/>
      <w:marBottom w:val="0"/>
      <w:divBdr>
        <w:top w:val="none" w:sz="0" w:space="0" w:color="auto"/>
        <w:left w:val="none" w:sz="0" w:space="0" w:color="auto"/>
        <w:bottom w:val="none" w:sz="0" w:space="0" w:color="auto"/>
        <w:right w:val="none" w:sz="0" w:space="0" w:color="auto"/>
      </w:divBdr>
    </w:div>
    <w:div w:id="2097096028">
      <w:bodyDiv w:val="1"/>
      <w:marLeft w:val="0"/>
      <w:marRight w:val="0"/>
      <w:marTop w:val="0"/>
      <w:marBottom w:val="0"/>
      <w:divBdr>
        <w:top w:val="none" w:sz="0" w:space="0" w:color="auto"/>
        <w:left w:val="none" w:sz="0" w:space="0" w:color="auto"/>
        <w:bottom w:val="none" w:sz="0" w:space="0" w:color="auto"/>
        <w:right w:val="none" w:sz="0" w:space="0" w:color="auto"/>
      </w:divBdr>
    </w:div>
    <w:div w:id="2114014849">
      <w:bodyDiv w:val="1"/>
      <w:marLeft w:val="0"/>
      <w:marRight w:val="0"/>
      <w:marTop w:val="0"/>
      <w:marBottom w:val="0"/>
      <w:divBdr>
        <w:top w:val="none" w:sz="0" w:space="0" w:color="auto"/>
        <w:left w:val="none" w:sz="0" w:space="0" w:color="auto"/>
        <w:bottom w:val="none" w:sz="0" w:space="0" w:color="auto"/>
        <w:right w:val="none" w:sz="0" w:space="0" w:color="auto"/>
      </w:divBdr>
    </w:div>
    <w:div w:id="2136872101">
      <w:bodyDiv w:val="1"/>
      <w:marLeft w:val="0"/>
      <w:marRight w:val="0"/>
      <w:marTop w:val="0"/>
      <w:marBottom w:val="0"/>
      <w:divBdr>
        <w:top w:val="none" w:sz="0" w:space="0" w:color="auto"/>
        <w:left w:val="none" w:sz="0" w:space="0" w:color="auto"/>
        <w:bottom w:val="none" w:sz="0" w:space="0" w:color="auto"/>
        <w:right w:val="none" w:sz="0" w:space="0" w:color="auto"/>
      </w:divBdr>
    </w:div>
    <w:div w:id="21446872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wilke@austin.utexas.edu" TargetMode="External"/><Relationship Id="rId9" Type="http://schemas.openxmlformats.org/officeDocument/2006/relationships/comments" Target="comments.xml"/><Relationship Id="rId10"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D070F73-BCF0-8E4C-9383-29816E94E7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0</TotalTime>
  <Pages>10</Pages>
  <Words>16779</Words>
  <Characters>95644</Characters>
  <Application>Microsoft Macintosh Word</Application>
  <DocSecurity>0</DocSecurity>
  <Lines>797</Lines>
  <Paragraphs>224</Paragraphs>
  <ScaleCrop>false</ScaleCrop>
  <HeadingPairs>
    <vt:vector size="2" baseType="variant">
      <vt:variant>
        <vt:lpstr>Title</vt:lpstr>
      </vt:variant>
      <vt:variant>
        <vt:i4>1</vt:i4>
      </vt:variant>
    </vt:vector>
  </HeadingPairs>
  <TitlesOfParts>
    <vt:vector size="1" baseType="lpstr">
      <vt:lpstr/>
    </vt:vector>
  </TitlesOfParts>
  <Company>ut austin</Company>
  <LinksUpToDate>false</LinksUpToDate>
  <CharactersWithSpaces>1121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met umut caglar</dc:creator>
  <cp:keywords/>
  <dc:description/>
  <cp:lastModifiedBy>Mehmet Umut CAGLAR</cp:lastModifiedBy>
  <cp:revision>117</cp:revision>
  <cp:lastPrinted>2017-04-04T18:08:00Z</cp:lastPrinted>
  <dcterms:created xsi:type="dcterms:W3CDTF">2016-10-25T16:49:00Z</dcterms:created>
  <dcterms:modified xsi:type="dcterms:W3CDTF">2017-04-24T1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0Vc77mPX"/&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